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D6450" w14:textId="518930F7" w:rsidR="0070050E" w:rsidRPr="0070050E" w:rsidRDefault="0070050E" w:rsidP="0070050E">
      <w:pPr>
        <w:jc w:val="center"/>
        <w:rPr>
          <w:rFonts w:ascii="Arial" w:hAnsi="Arial" w:cs="Arial"/>
          <w:b/>
          <w:bCs/>
          <w:color w:val="FF0000"/>
          <w:sz w:val="36"/>
          <w:szCs w:val="36"/>
        </w:rPr>
      </w:pPr>
      <w:r w:rsidRPr="0070050E">
        <w:rPr>
          <w:rFonts w:ascii="Arial" w:hAnsi="Arial" w:cs="Arial"/>
          <w:b/>
          <w:bCs/>
          <w:color w:val="FF0000"/>
          <w:sz w:val="36"/>
          <w:szCs w:val="36"/>
        </w:rPr>
        <w:t>Enhancing Beverage Production Process Efficiency: A Machine Learning Approach</w:t>
      </w:r>
    </w:p>
    <w:p w14:paraId="2CDE19E5" w14:textId="77777777" w:rsidR="0070050E" w:rsidRDefault="0070050E" w:rsidP="0070050E">
      <w:pPr>
        <w:jc w:val="center"/>
      </w:pPr>
    </w:p>
    <w:p w14:paraId="5F942EF2" w14:textId="77777777" w:rsidR="0070050E" w:rsidRDefault="0070050E" w:rsidP="0070050E">
      <w:pPr>
        <w:jc w:val="center"/>
        <w:rPr>
          <w:sz w:val="28"/>
          <w:szCs w:val="28"/>
        </w:rPr>
      </w:pPr>
      <w:r w:rsidRPr="002E610F">
        <w:rPr>
          <w:sz w:val="28"/>
          <w:szCs w:val="28"/>
        </w:rPr>
        <w:t>Michelle</w:t>
      </w:r>
      <w:r>
        <w:rPr>
          <w:sz w:val="28"/>
          <w:szCs w:val="28"/>
        </w:rPr>
        <w:t xml:space="preserve"> M.</w:t>
      </w:r>
      <w:r w:rsidRPr="002E610F">
        <w:rPr>
          <w:sz w:val="28"/>
          <w:szCs w:val="28"/>
        </w:rPr>
        <w:t xml:space="preserve"> Moran</w:t>
      </w:r>
    </w:p>
    <w:p w14:paraId="52D9E210" w14:textId="77777777" w:rsidR="0070050E" w:rsidRDefault="0070050E" w:rsidP="0070050E">
      <w:pPr>
        <w:jc w:val="center"/>
        <w:rPr>
          <w:sz w:val="28"/>
          <w:szCs w:val="28"/>
        </w:rPr>
      </w:pPr>
    </w:p>
    <w:p w14:paraId="0BC26C16" w14:textId="77777777" w:rsidR="0070050E" w:rsidRPr="002E610F" w:rsidRDefault="0070050E" w:rsidP="0070050E">
      <w:pPr>
        <w:jc w:val="center"/>
        <w:rPr>
          <w:sz w:val="28"/>
          <w:szCs w:val="28"/>
        </w:rPr>
      </w:pPr>
    </w:p>
    <w:p w14:paraId="3CB94D87" w14:textId="77777777" w:rsidR="0070050E" w:rsidRPr="002E610F" w:rsidRDefault="0070050E" w:rsidP="0070050E">
      <w:pPr>
        <w:spacing w:line="240" w:lineRule="auto"/>
        <w:jc w:val="center"/>
        <w:rPr>
          <w:sz w:val="28"/>
          <w:szCs w:val="28"/>
        </w:rPr>
      </w:pPr>
      <w:r w:rsidRPr="002E610F">
        <w:rPr>
          <w:sz w:val="28"/>
          <w:szCs w:val="28"/>
        </w:rPr>
        <w:t>A Thesis Submitted in Partial Fulfilment</w:t>
      </w:r>
    </w:p>
    <w:p w14:paraId="2BDFFD1A" w14:textId="77777777" w:rsidR="0070050E" w:rsidRPr="002E610F" w:rsidRDefault="0070050E" w:rsidP="0070050E">
      <w:pPr>
        <w:spacing w:line="240" w:lineRule="auto"/>
        <w:jc w:val="center"/>
        <w:rPr>
          <w:sz w:val="28"/>
          <w:szCs w:val="28"/>
        </w:rPr>
      </w:pPr>
      <w:r w:rsidRPr="002E610F">
        <w:rPr>
          <w:sz w:val="28"/>
          <w:szCs w:val="28"/>
        </w:rPr>
        <w:t>of the requirements for the</w:t>
      </w:r>
    </w:p>
    <w:p w14:paraId="4AFD85BE" w14:textId="77777777" w:rsidR="0070050E" w:rsidRPr="002E610F" w:rsidRDefault="0070050E" w:rsidP="0070050E">
      <w:pPr>
        <w:spacing w:line="240" w:lineRule="auto"/>
        <w:jc w:val="center"/>
        <w:rPr>
          <w:sz w:val="28"/>
          <w:szCs w:val="28"/>
        </w:rPr>
      </w:pPr>
      <w:r w:rsidRPr="002E610F">
        <w:rPr>
          <w:sz w:val="28"/>
          <w:szCs w:val="28"/>
        </w:rPr>
        <w:t>Degree of</w:t>
      </w:r>
    </w:p>
    <w:p w14:paraId="5EC43336" w14:textId="4E1016A2" w:rsidR="009E3BD9" w:rsidRPr="0070050E" w:rsidRDefault="0070050E" w:rsidP="0070050E">
      <w:pPr>
        <w:spacing w:line="240" w:lineRule="auto"/>
        <w:jc w:val="center"/>
        <w:rPr>
          <w:sz w:val="28"/>
          <w:szCs w:val="28"/>
        </w:rPr>
      </w:pPr>
      <w:r w:rsidRPr="002E610F">
        <w:rPr>
          <w:sz w:val="28"/>
          <w:szCs w:val="28"/>
        </w:rPr>
        <w:t>Master of Science in Data Analytics</w:t>
      </w: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06B142A1"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70050E" w:rsidRPr="0070050E">
        <w:rPr>
          <w:rFonts w:ascii="Arial" w:hAnsi="Arial" w:cs="Arial"/>
          <w:color w:val="222222"/>
          <w:sz w:val="28"/>
          <w:szCs w:val="28"/>
          <w:shd w:val="clear" w:color="auto" w:fill="FFFFFF"/>
        </w:rPr>
        <w:t>Kislay Raj</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2EF0B424" w:rsidR="00FA2E08" w:rsidRPr="0070050E" w:rsidRDefault="0070050E" w:rsidP="00692D1D">
            <w:pPr>
              <w:rPr>
                <w:rFonts w:ascii="Times New Roman" w:hAnsi="Times New Roman" w:cs="Times New Roman"/>
                <w:iCs/>
                <w:color w:val="auto"/>
                <w:sz w:val="24"/>
                <w:szCs w:val="24"/>
              </w:rPr>
            </w:pPr>
            <w:r w:rsidRPr="0070050E">
              <w:rPr>
                <w:rFonts w:ascii="Times New Roman" w:hAnsi="Times New Roman" w:cs="Times New Roman"/>
                <w:iCs/>
                <w:color w:val="FF0000"/>
                <w:sz w:val="24"/>
                <w:szCs w:val="24"/>
              </w:rPr>
              <w:t>Enhancing Beverage Production Process Efficiency: A Machine Learning Approach</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5E5094EF" w:rsidR="00FA2E08" w:rsidRPr="00B901F4" w:rsidRDefault="0070050E" w:rsidP="00692D1D">
            <w:pPr>
              <w:rPr>
                <w:rFonts w:ascii="Times New Roman" w:hAnsi="Times New Roman" w:cs="Times New Roman"/>
                <w:iCs/>
                <w:color w:val="auto"/>
                <w:sz w:val="28"/>
                <w:szCs w:val="28"/>
              </w:rPr>
            </w:pPr>
            <w:r w:rsidRPr="0070050E">
              <w:rPr>
                <w:rFonts w:ascii="Times New Roman" w:hAnsi="Times New Roman" w:cs="Times New Roman"/>
                <w:iCs/>
                <w:color w:val="auto"/>
                <w:sz w:val="28"/>
                <w:szCs w:val="28"/>
              </w:rPr>
              <w:t>Kislay Raj</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8BDCAB4" w:rsidR="00FA2E08" w:rsidRPr="00B901F4" w:rsidRDefault="0070050E" w:rsidP="00692D1D">
            <w:pPr>
              <w:rPr>
                <w:rFonts w:ascii="Times New Roman" w:hAnsi="Times New Roman" w:cs="Times New Roman"/>
                <w:iCs/>
                <w:color w:val="auto"/>
                <w:sz w:val="28"/>
                <w:szCs w:val="28"/>
              </w:rPr>
            </w:pPr>
            <w:r>
              <w:rPr>
                <w:rFonts w:ascii="Times New Roman" w:eastAsia="Times New Roman" w:hAnsi="Times New Roman" w:cs="Times New Roman"/>
              </w:rPr>
              <w:t>Michelle Moran</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498B4DCD" w:rsidR="00FA2E08" w:rsidRPr="00B901F4" w:rsidRDefault="0070050E" w:rsidP="00692D1D">
            <w:pPr>
              <w:rPr>
                <w:rFonts w:ascii="Times New Roman" w:hAnsi="Times New Roman" w:cs="Times New Roman"/>
                <w:iCs/>
                <w:color w:val="auto"/>
                <w:sz w:val="28"/>
                <w:szCs w:val="28"/>
              </w:rPr>
            </w:pPr>
            <w:r>
              <w:rPr>
                <w:rFonts w:ascii="Times New Roman" w:eastAsia="Times New Roman" w:hAnsi="Times New Roman" w:cs="Times New Roman"/>
              </w:rPr>
              <w:t>SBA22220</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150574AC" w14:textId="77777777" w:rsidR="001B440E" w:rsidRDefault="001B440E">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18761C2B" w:rsidR="002A54CB" w:rsidRDefault="002A54CB" w:rsidP="004964FA">
      <w:pPr>
        <w:pStyle w:val="Heading1"/>
        <w:numPr>
          <w:ilvl w:val="0"/>
          <w:numId w:val="35"/>
        </w:numPr>
        <w:jc w:val="both"/>
      </w:pPr>
      <w:r w:rsidRPr="001B440E">
        <w:lastRenderedPageBreak/>
        <w:t>Chapter 1: Introduction</w:t>
      </w:r>
    </w:p>
    <w:p w14:paraId="062368C7" w14:textId="177754E4" w:rsidR="00047758" w:rsidRDefault="00047758" w:rsidP="00047758"/>
    <w:p w14:paraId="31071D9A" w14:textId="77777777" w:rsidR="000623AC" w:rsidRPr="000623AC" w:rsidRDefault="000623AC" w:rsidP="000623AC">
      <w:pPr>
        <w:jc w:val="both"/>
        <w:rPr>
          <w:b/>
          <w:bCs/>
        </w:rPr>
      </w:pPr>
      <w:r w:rsidRPr="000623AC">
        <w:rPr>
          <w:b/>
          <w:bCs/>
        </w:rPr>
        <w:t>Research Background and Context:</w:t>
      </w:r>
    </w:p>
    <w:p w14:paraId="79075E5B" w14:textId="77777777" w:rsidR="000623AC" w:rsidRDefault="000623AC" w:rsidP="000623AC">
      <w:pPr>
        <w:jc w:val="both"/>
      </w:pPr>
      <w:r>
        <w:t>Briefly introduce the field of study, particularly the domain of production tank operations or related industrial processes.</w:t>
      </w:r>
    </w:p>
    <w:p w14:paraId="2ABBB8DA" w14:textId="77777777" w:rsidR="000623AC" w:rsidRPr="000623AC" w:rsidRDefault="000623AC" w:rsidP="000623AC">
      <w:pPr>
        <w:jc w:val="both"/>
        <w:rPr>
          <w:b/>
          <w:bCs/>
        </w:rPr>
      </w:pPr>
      <w:r w:rsidRPr="000623AC">
        <w:rPr>
          <w:b/>
          <w:bCs/>
        </w:rPr>
        <w:t>Explain the relevance and importance of efficient production tank operations in various industries.</w:t>
      </w:r>
    </w:p>
    <w:p w14:paraId="7EAF5D55" w14:textId="77777777" w:rsidR="000623AC" w:rsidRDefault="000623AC" w:rsidP="000623AC">
      <w:pPr>
        <w:jc w:val="both"/>
      </w:pPr>
      <w:r w:rsidRPr="000623AC">
        <w:rPr>
          <w:b/>
          <w:bCs/>
        </w:rPr>
        <w:t>Highlight the challenges and complexities</w:t>
      </w:r>
      <w:r>
        <w:t xml:space="preserve"> associated with managing and optimizing production processes.</w:t>
      </w:r>
    </w:p>
    <w:p w14:paraId="289C736D" w14:textId="77777777" w:rsidR="000623AC" w:rsidRPr="000623AC" w:rsidRDefault="000623AC" w:rsidP="000623AC">
      <w:pPr>
        <w:jc w:val="both"/>
        <w:rPr>
          <w:b/>
          <w:bCs/>
        </w:rPr>
      </w:pPr>
      <w:r w:rsidRPr="000623AC">
        <w:rPr>
          <w:b/>
          <w:bCs/>
        </w:rPr>
        <w:t>Problem Statement:</w:t>
      </w:r>
    </w:p>
    <w:p w14:paraId="1504E5A8" w14:textId="77777777" w:rsidR="000623AC" w:rsidRDefault="000623AC" w:rsidP="000623AC">
      <w:pPr>
        <w:jc w:val="both"/>
      </w:pPr>
      <w:r>
        <w:t>Clearly state the specific problem or gap in the current practices that your research aims to address.</w:t>
      </w:r>
    </w:p>
    <w:p w14:paraId="77EB1553" w14:textId="77777777" w:rsidR="000623AC" w:rsidRDefault="000623AC" w:rsidP="000623AC">
      <w:pPr>
        <w:jc w:val="both"/>
      </w:pPr>
      <w:r w:rsidRPr="000623AC">
        <w:rPr>
          <w:b/>
          <w:bCs/>
        </w:rPr>
        <w:t>Emphasize the significance of this problem</w:t>
      </w:r>
      <w:r>
        <w:t xml:space="preserve"> in terms of its impact on production efficiency, cost-effectiveness, or quality control.</w:t>
      </w:r>
    </w:p>
    <w:p w14:paraId="109E134E" w14:textId="77777777" w:rsidR="000623AC" w:rsidRPr="000623AC" w:rsidRDefault="000623AC" w:rsidP="000623AC">
      <w:pPr>
        <w:jc w:val="both"/>
        <w:rPr>
          <w:b/>
          <w:bCs/>
        </w:rPr>
      </w:pPr>
      <w:r w:rsidRPr="000623AC">
        <w:rPr>
          <w:b/>
          <w:bCs/>
        </w:rPr>
        <w:t>Research Objectives:</w:t>
      </w:r>
    </w:p>
    <w:p w14:paraId="1B575E72" w14:textId="77777777" w:rsidR="000623AC" w:rsidRDefault="000623AC" w:rsidP="000623AC">
      <w:pPr>
        <w:jc w:val="both"/>
      </w:pPr>
      <w:r>
        <w:t>Clearly state the main objectives of your research. For example, these could include optimizing phase durations, reducing phase overruns, and improving resource utilization in production tanks.</w:t>
      </w:r>
    </w:p>
    <w:p w14:paraId="01CEFD5B" w14:textId="77777777" w:rsidR="000623AC" w:rsidRPr="00776EED" w:rsidRDefault="000623AC" w:rsidP="000623AC">
      <w:pPr>
        <w:jc w:val="both"/>
        <w:rPr>
          <w:b/>
          <w:bCs/>
        </w:rPr>
      </w:pPr>
      <w:r w:rsidRPr="00776EED">
        <w:rPr>
          <w:b/>
          <w:bCs/>
        </w:rPr>
        <w:t>Discuss the research questions that will guide your investigation.</w:t>
      </w:r>
    </w:p>
    <w:p w14:paraId="7CDA3989" w14:textId="77777777" w:rsidR="000623AC" w:rsidRPr="00776EED" w:rsidRDefault="000623AC" w:rsidP="000623AC">
      <w:pPr>
        <w:jc w:val="both"/>
        <w:rPr>
          <w:b/>
          <w:bCs/>
        </w:rPr>
      </w:pPr>
      <w:r w:rsidRPr="00776EED">
        <w:rPr>
          <w:b/>
          <w:bCs/>
        </w:rPr>
        <w:t>Motivation for the Study:</w:t>
      </w:r>
    </w:p>
    <w:p w14:paraId="5ADE46CA" w14:textId="70915758" w:rsidR="000623AC" w:rsidRDefault="000623AC" w:rsidP="000623AC">
      <w:pPr>
        <w:jc w:val="both"/>
      </w:pPr>
      <w:r w:rsidRPr="00776EED">
        <w:rPr>
          <w:b/>
          <w:bCs/>
        </w:rPr>
        <w:t xml:space="preserve">Explain why you chose this topic for your </w:t>
      </w:r>
      <w:r w:rsidR="00386D9F" w:rsidRPr="00776EED">
        <w:rPr>
          <w:b/>
          <w:bCs/>
        </w:rPr>
        <w:t>master’s</w:t>
      </w:r>
      <w:r w:rsidRPr="00776EED">
        <w:rPr>
          <w:b/>
          <w:bCs/>
        </w:rPr>
        <w:t xml:space="preserve"> thesis</w:t>
      </w:r>
      <w:r>
        <w:t>. Did personal experience, observations, or industry trends motivate your interest in this area?</w:t>
      </w:r>
    </w:p>
    <w:p w14:paraId="1C4E9445" w14:textId="77777777" w:rsidR="000623AC" w:rsidRDefault="000623AC" w:rsidP="000623AC">
      <w:pPr>
        <w:jc w:val="both"/>
      </w:pPr>
      <w:r w:rsidRPr="00776EED">
        <w:rPr>
          <w:b/>
          <w:bCs/>
        </w:rPr>
        <w:t>Highlight any potential real-world applications</w:t>
      </w:r>
      <w:r>
        <w:t xml:space="preserve"> of the research outcomes.</w:t>
      </w:r>
    </w:p>
    <w:p w14:paraId="0D9AC93A" w14:textId="77777777" w:rsidR="000623AC" w:rsidRPr="00776EED" w:rsidRDefault="000623AC" w:rsidP="000623AC">
      <w:pPr>
        <w:jc w:val="both"/>
        <w:rPr>
          <w:b/>
          <w:bCs/>
        </w:rPr>
      </w:pPr>
      <w:r w:rsidRPr="00776EED">
        <w:rPr>
          <w:b/>
          <w:bCs/>
        </w:rPr>
        <w:t>Scope and Limitations:</w:t>
      </w:r>
    </w:p>
    <w:p w14:paraId="0626655B" w14:textId="77777777" w:rsidR="000623AC" w:rsidRDefault="000623AC" w:rsidP="000623AC">
      <w:pPr>
        <w:jc w:val="both"/>
      </w:pPr>
      <w:r w:rsidRPr="00776EED">
        <w:rPr>
          <w:b/>
          <w:bCs/>
        </w:rPr>
        <w:t>Define the scope of your research</w:t>
      </w:r>
      <w:r>
        <w:t>. Clarify the specific aspects of production tank operations that you will focus on.</w:t>
      </w:r>
    </w:p>
    <w:p w14:paraId="0A0AF8C7" w14:textId="77777777" w:rsidR="000623AC" w:rsidRDefault="000623AC" w:rsidP="000623AC">
      <w:pPr>
        <w:jc w:val="both"/>
      </w:pPr>
      <w:r w:rsidRPr="00776EED">
        <w:rPr>
          <w:b/>
          <w:bCs/>
        </w:rPr>
        <w:t>Identify any limitations or constraints</w:t>
      </w:r>
      <w:r>
        <w:t xml:space="preserve"> that may affect the scope or generalizability of your findings.</w:t>
      </w:r>
    </w:p>
    <w:p w14:paraId="61F69DEB" w14:textId="77777777" w:rsidR="000623AC" w:rsidRPr="00776EED" w:rsidRDefault="000623AC" w:rsidP="000623AC">
      <w:pPr>
        <w:jc w:val="both"/>
        <w:rPr>
          <w:b/>
          <w:bCs/>
        </w:rPr>
      </w:pPr>
      <w:r w:rsidRPr="00776EED">
        <w:rPr>
          <w:b/>
          <w:bCs/>
        </w:rPr>
        <w:t>Methodology Overview:</w:t>
      </w:r>
    </w:p>
    <w:p w14:paraId="4D151FFB" w14:textId="77777777" w:rsidR="000623AC" w:rsidRDefault="000623AC" w:rsidP="000623AC">
      <w:pPr>
        <w:jc w:val="both"/>
      </w:pPr>
      <w:r w:rsidRPr="00776EED">
        <w:rPr>
          <w:b/>
          <w:bCs/>
        </w:rPr>
        <w:t>Provide a brief overview</w:t>
      </w:r>
      <w:r>
        <w:t xml:space="preserve"> of the research methodology you plan to use, including the use of machine learning algorithms.</w:t>
      </w:r>
    </w:p>
    <w:p w14:paraId="3E78B155" w14:textId="77777777" w:rsidR="000623AC" w:rsidRDefault="000623AC" w:rsidP="000623AC">
      <w:pPr>
        <w:jc w:val="both"/>
      </w:pPr>
      <w:r w:rsidRPr="00776EED">
        <w:rPr>
          <w:b/>
          <w:bCs/>
        </w:rPr>
        <w:t>Mention any data sources</w:t>
      </w:r>
      <w:r>
        <w:t>, tools, or frameworks you'll employ in your analysis.</w:t>
      </w:r>
    </w:p>
    <w:p w14:paraId="3737D8DB" w14:textId="77777777" w:rsidR="000623AC" w:rsidRPr="00776EED" w:rsidRDefault="000623AC" w:rsidP="000623AC">
      <w:pPr>
        <w:jc w:val="both"/>
        <w:rPr>
          <w:b/>
          <w:bCs/>
        </w:rPr>
      </w:pPr>
      <w:r w:rsidRPr="00776EED">
        <w:rPr>
          <w:b/>
          <w:bCs/>
        </w:rPr>
        <w:t>Expected Contribution:</w:t>
      </w:r>
    </w:p>
    <w:p w14:paraId="74870E44" w14:textId="77777777" w:rsidR="000623AC" w:rsidRDefault="000623AC" w:rsidP="000623AC">
      <w:pPr>
        <w:jc w:val="both"/>
      </w:pPr>
      <w:r w:rsidRPr="00776EED">
        <w:rPr>
          <w:b/>
          <w:bCs/>
        </w:rPr>
        <w:t>Discuss the potential contributions</w:t>
      </w:r>
      <w:r>
        <w:t xml:space="preserve"> your research will make to the field. This could involve improving existing processes, enhancing decision-making, or providing insights into tank-material pairing optimization.</w:t>
      </w:r>
    </w:p>
    <w:p w14:paraId="7C3B3631" w14:textId="77777777" w:rsidR="000623AC" w:rsidRDefault="000623AC" w:rsidP="000623AC">
      <w:pPr>
        <w:jc w:val="both"/>
      </w:pPr>
      <w:r w:rsidRPr="00776EED">
        <w:rPr>
          <w:b/>
          <w:bCs/>
        </w:rPr>
        <w:t>Highlight the novelty of your approach</w:t>
      </w:r>
      <w:r>
        <w:t>, especially the application of machine learning techniques.</w:t>
      </w:r>
    </w:p>
    <w:p w14:paraId="069B00CC" w14:textId="77777777" w:rsidR="000623AC" w:rsidRPr="00776EED" w:rsidRDefault="000623AC" w:rsidP="000623AC">
      <w:pPr>
        <w:jc w:val="both"/>
        <w:rPr>
          <w:b/>
          <w:bCs/>
        </w:rPr>
      </w:pPr>
      <w:r w:rsidRPr="00776EED">
        <w:rPr>
          <w:b/>
          <w:bCs/>
        </w:rPr>
        <w:lastRenderedPageBreak/>
        <w:t>Significance and Benefits:</w:t>
      </w:r>
    </w:p>
    <w:p w14:paraId="037A437E" w14:textId="77777777" w:rsidR="000623AC" w:rsidRDefault="000623AC" w:rsidP="000623AC">
      <w:pPr>
        <w:jc w:val="both"/>
      </w:pPr>
      <w:r w:rsidRPr="00776EED">
        <w:rPr>
          <w:b/>
          <w:bCs/>
        </w:rPr>
        <w:t>Highlight the potential benefits of optimizing production tank operations using machine learning</w:t>
      </w:r>
      <w:r>
        <w:t>.</w:t>
      </w:r>
    </w:p>
    <w:p w14:paraId="047BE0CA" w14:textId="77777777" w:rsidR="000623AC" w:rsidRDefault="000623AC" w:rsidP="000623AC">
      <w:pPr>
        <w:jc w:val="both"/>
      </w:pPr>
      <w:r w:rsidRPr="00776EED">
        <w:rPr>
          <w:b/>
          <w:bCs/>
        </w:rPr>
        <w:t>Discuss how your research could lead to increased efficiency</w:t>
      </w:r>
      <w:r>
        <w:t>, reduced costs, improved resource utilization, or enhanced quality control in industrial processes.</w:t>
      </w:r>
    </w:p>
    <w:p w14:paraId="1F6B58B6" w14:textId="77777777" w:rsidR="000623AC" w:rsidRPr="00776EED" w:rsidRDefault="000623AC" w:rsidP="000623AC">
      <w:pPr>
        <w:jc w:val="both"/>
        <w:rPr>
          <w:b/>
          <w:bCs/>
        </w:rPr>
      </w:pPr>
      <w:r w:rsidRPr="00776EED">
        <w:rPr>
          <w:b/>
          <w:bCs/>
        </w:rPr>
        <w:t>Thesis Structure:</w:t>
      </w:r>
    </w:p>
    <w:p w14:paraId="743701D9" w14:textId="77777777" w:rsidR="000623AC" w:rsidRDefault="000623AC" w:rsidP="000623AC">
      <w:pPr>
        <w:jc w:val="both"/>
      </w:pPr>
      <w:r>
        <w:t>Provide a roadmap for the structure of your thesis, briefly outlining the content of each chapter or section.</w:t>
      </w:r>
    </w:p>
    <w:p w14:paraId="7D4EE9D3" w14:textId="77777777" w:rsidR="000623AC" w:rsidRPr="00776EED" w:rsidRDefault="000623AC" w:rsidP="000623AC">
      <w:pPr>
        <w:jc w:val="both"/>
        <w:rPr>
          <w:b/>
          <w:bCs/>
        </w:rPr>
      </w:pPr>
      <w:r w:rsidRPr="00776EED">
        <w:rPr>
          <w:b/>
          <w:bCs/>
        </w:rPr>
        <w:t>Summary:</w:t>
      </w:r>
    </w:p>
    <w:p w14:paraId="576D3791" w14:textId="77777777" w:rsidR="000623AC" w:rsidRPr="00776EED" w:rsidRDefault="000623AC" w:rsidP="000623AC">
      <w:pPr>
        <w:jc w:val="both"/>
        <w:rPr>
          <w:b/>
          <w:bCs/>
        </w:rPr>
      </w:pPr>
      <w:r w:rsidRPr="00776EED">
        <w:rPr>
          <w:b/>
          <w:bCs/>
        </w:rPr>
        <w:t>Summarize the key points covered in the introduction.</w:t>
      </w:r>
    </w:p>
    <w:p w14:paraId="13F98F85" w14:textId="77777777" w:rsidR="000623AC" w:rsidRPr="00776EED" w:rsidRDefault="000623AC" w:rsidP="000623AC">
      <w:pPr>
        <w:jc w:val="both"/>
        <w:rPr>
          <w:b/>
          <w:bCs/>
        </w:rPr>
      </w:pPr>
      <w:r w:rsidRPr="00776EED">
        <w:rPr>
          <w:b/>
          <w:bCs/>
        </w:rPr>
        <w:t>Reiterate the importance of the research topic and its potential impact on industrial practices.</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56F55351" w14:textId="77777777" w:rsidR="00D420CB" w:rsidRPr="003605A2" w:rsidRDefault="00D420CB" w:rsidP="004964FA">
      <w:pPr>
        <w:ind w:left="360"/>
        <w:jc w:val="both"/>
        <w:rPr>
          <w:rFonts w:ascii="Times New Roman" w:hAnsi="Times New Roman" w:cs="Times New Roman"/>
        </w:rPr>
      </w:pPr>
    </w:p>
    <w:p w14:paraId="7C5A1F68"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D634DC0"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Thesis Title</w:t>
      </w:r>
      <w:r w:rsidRPr="005E2923">
        <w:rPr>
          <w:rFonts w:ascii="Times New Roman" w:hAnsi="Times New Roman" w:cs="Times New Roman"/>
          <w:color w:val="FF0000"/>
          <w:sz w:val="32"/>
          <w:szCs w:val="32"/>
        </w:rPr>
        <w:t xml:space="preserve"> - </w:t>
      </w:r>
      <w:r w:rsidR="0070050E" w:rsidRPr="0070050E">
        <w:rPr>
          <w:rFonts w:ascii="Times New Roman" w:hAnsi="Times New Roman" w:cs="Times New Roman"/>
          <w:iCs/>
          <w:color w:val="FF0000"/>
          <w:sz w:val="24"/>
          <w:szCs w:val="24"/>
        </w:rPr>
        <w:t>Enhancing Beverage Production Process Efficiency: A Machine Learning Approach</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5183045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p>
    <w:p w14:paraId="7029C565" w14:textId="2A4B41D2"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p>
    <w:p w14:paraId="587235C1" w14:textId="2428ED8E"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2B632FE" w14:textId="77777777" w:rsidR="00D420CB" w:rsidRPr="003605A2" w:rsidRDefault="00D420CB" w:rsidP="004964FA">
      <w:pPr>
        <w:ind w:left="360"/>
        <w:jc w:val="both"/>
        <w:rPr>
          <w:rFonts w:ascii="Times New Roman" w:hAnsi="Times New Roman" w:cs="Times New Roman"/>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6231556E" w14:textId="77777777" w:rsidR="00D420CB" w:rsidRPr="003605A2" w:rsidRDefault="00D420CB" w:rsidP="004964FA">
      <w:pPr>
        <w:ind w:left="360"/>
        <w:jc w:val="both"/>
        <w:rPr>
          <w:rFonts w:ascii="Times New Roman" w:hAnsi="Times New Roman" w:cs="Times New Roman"/>
        </w:rPr>
      </w:pPr>
    </w:p>
    <w:p w14:paraId="5E4C7816" w14:textId="77777777" w:rsidR="00CD4FB9" w:rsidRPr="003605A2" w:rsidRDefault="002A54CB" w:rsidP="004964FA">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4DAABAB3" w14:textId="709C20E0" w:rsidR="00CD4FB9"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30A61209" w14:textId="6E0EA308" w:rsidR="00AD37C9" w:rsidRDefault="00AD37C9" w:rsidP="00D10FA6">
      <w:pPr>
        <w:pStyle w:val="ListParagraph"/>
        <w:spacing w:after="0"/>
        <w:ind w:left="432"/>
        <w:jc w:val="both"/>
        <w:rPr>
          <w:rFonts w:ascii="Times New Roman" w:hAnsi="Times New Roman" w:cs="Times New Roman"/>
          <w:b/>
          <w:bCs/>
          <w:color w:val="FF0000"/>
        </w:rPr>
      </w:pPr>
    </w:p>
    <w:p w14:paraId="5C1851C4" w14:textId="77777777" w:rsidR="00AD37C9" w:rsidRPr="007F4940" w:rsidRDefault="00AD37C9" w:rsidP="00AD37C9">
      <w:pPr>
        <w:spacing w:line="360" w:lineRule="auto"/>
        <w:rPr>
          <w:rFonts w:ascii="Times New Roman" w:hAnsi="Times New Roman" w:cs="Times New Roman"/>
          <w:b/>
          <w:color w:val="FF0000"/>
        </w:rPr>
      </w:pPr>
      <w:r>
        <w:rPr>
          <w:rFonts w:ascii="Times New Roman" w:hAnsi="Times New Roman" w:cs="Times New Roman"/>
          <w:b/>
          <w:color w:val="FF0000"/>
        </w:rPr>
        <w:t>4.1</w:t>
      </w:r>
      <w:r>
        <w:rPr>
          <w:rFonts w:ascii="Times New Roman" w:hAnsi="Times New Roman" w:cs="Times New Roman"/>
          <w:b/>
          <w:color w:val="FF0000"/>
        </w:rPr>
        <w:tab/>
        <w:t xml:space="preserve">Introduction </w:t>
      </w:r>
    </w:p>
    <w:p w14:paraId="2C05A37F" w14:textId="77777777" w:rsidR="00AD37C9"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In this section we will review existing literature on the application of machine learning methods for optimizing production processes by looking at production data (Big Data). This will give a solid foundation for this study and hopefully identify areas for further research and application in other production areas. </w:t>
      </w:r>
    </w:p>
    <w:p w14:paraId="6F5E0A10" w14:textId="77777777" w:rsidR="00AD37C9" w:rsidRPr="005C1E1D" w:rsidRDefault="00AD37C9" w:rsidP="00AD37C9">
      <w:pPr>
        <w:spacing w:line="360" w:lineRule="auto"/>
        <w:rPr>
          <w:rFonts w:ascii="Times New Roman" w:hAnsi="Times New Roman" w:cs="Times New Roman"/>
          <w:bCs/>
        </w:rPr>
      </w:pPr>
      <w:r>
        <w:rPr>
          <w:rFonts w:ascii="Times New Roman" w:hAnsi="Times New Roman" w:cs="Times New Roman"/>
          <w:bCs/>
        </w:rPr>
        <w:t>The world of manufacturing has the potential to utilize machine learning to extract patterns from existing datasets, which can serve as a basis for predicting future system behaviour, (</w:t>
      </w:r>
      <w:proofErr w:type="spellStart"/>
      <w:r>
        <w:rPr>
          <w:rFonts w:ascii="Times New Roman" w:hAnsi="Times New Roman" w:cs="Times New Roman"/>
          <w:bCs/>
        </w:rPr>
        <w:t>Alpaydin</w:t>
      </w:r>
      <w:proofErr w:type="spellEnd"/>
      <w:r>
        <w:rPr>
          <w:rFonts w:ascii="Times New Roman" w:hAnsi="Times New Roman" w:cs="Times New Roman"/>
          <w:bCs/>
        </w:rPr>
        <w:t xml:space="preserve"> et al 2010, Nilsson et al , 2005). </w:t>
      </w:r>
      <w:proofErr w:type="spellStart"/>
      <w:r>
        <w:rPr>
          <w:rFonts w:ascii="Times New Roman" w:hAnsi="Times New Roman" w:cs="Times New Roman"/>
          <w:bCs/>
        </w:rPr>
        <w:t>Alpaydin</w:t>
      </w:r>
      <w:proofErr w:type="spellEnd"/>
      <w:r>
        <w:rPr>
          <w:rFonts w:ascii="Times New Roman" w:hAnsi="Times New Roman" w:cs="Times New Roman"/>
          <w:bCs/>
        </w:rPr>
        <w:t xml:space="preserve"> also claims “Storage data only becomes useful when it is assessed and translated into knowledge that we may use, for example to develop predictions”. This is true of this research. There are huge amounts of data collected and stored in the manufacturing process. By assessing and examining it through machine learning models, it may aid in the future decision making of the process owners. </w:t>
      </w:r>
    </w:p>
    <w:p w14:paraId="05B4FA3B"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We will use themes structurally for this literature review to present the existing research in a structured manner to give a clear understanding of the state of knowledge and supporting the development of the research objectives. </w:t>
      </w:r>
      <w:r>
        <w:rPr>
          <w:rFonts w:ascii="Times New Roman" w:hAnsi="Times New Roman" w:cs="Times New Roman"/>
          <w:bCs/>
        </w:rPr>
        <w:t xml:space="preserve"> Through the literature review  I hope to highlight the importance of data  and the different machine learning models that have been applied in the manufacturing process situations. </w:t>
      </w:r>
    </w:p>
    <w:p w14:paraId="0AF06B00" w14:textId="77777777" w:rsidR="00AD37C9" w:rsidRPr="005C1E1D" w:rsidRDefault="00AD37C9" w:rsidP="00AD37C9">
      <w:pPr>
        <w:pStyle w:val="Heading2"/>
        <w:rPr>
          <w:rFonts w:ascii="Times New Roman" w:hAnsi="Times New Roman" w:cs="Times New Roman"/>
          <w:sz w:val="22"/>
          <w:szCs w:val="22"/>
        </w:rPr>
      </w:pPr>
      <w:r w:rsidRPr="005C1E1D">
        <w:rPr>
          <w:rFonts w:ascii="Times New Roman" w:hAnsi="Times New Roman" w:cs="Times New Roman"/>
          <w:sz w:val="22"/>
          <w:szCs w:val="22"/>
        </w:rPr>
        <w:t xml:space="preserve"> </w:t>
      </w:r>
    </w:p>
    <w:p w14:paraId="44459001" w14:textId="77777777" w:rsidR="00AD37C9" w:rsidRPr="004F5A4E" w:rsidRDefault="00AD37C9" w:rsidP="00AD37C9">
      <w:pPr>
        <w:spacing w:line="360" w:lineRule="auto"/>
        <w:rPr>
          <w:rFonts w:ascii="Times New Roman" w:hAnsi="Times New Roman" w:cs="Times New Roman"/>
          <w:b/>
        </w:rPr>
      </w:pPr>
      <w:r w:rsidRPr="004F5A4E">
        <w:rPr>
          <w:rFonts w:ascii="Times New Roman" w:hAnsi="Times New Roman" w:cs="Times New Roman"/>
          <w:b/>
          <w:color w:val="FF0000"/>
        </w:rPr>
        <w:t>4.2</w:t>
      </w:r>
      <w:r w:rsidRPr="004F5A4E">
        <w:rPr>
          <w:rFonts w:ascii="Times New Roman" w:hAnsi="Times New Roman" w:cs="Times New Roman"/>
          <w:b/>
          <w:color w:val="FF0000"/>
        </w:rPr>
        <w:tab/>
        <w:t>Big -Data - Machine Learning in Production Process Optimization</w:t>
      </w:r>
      <w:r w:rsidRPr="004F5A4E">
        <w:rPr>
          <w:rFonts w:ascii="Times New Roman" w:hAnsi="Times New Roman" w:cs="Times New Roman"/>
          <w:b/>
        </w:rPr>
        <w:t>:</w:t>
      </w:r>
    </w:p>
    <w:p w14:paraId="3BB24843"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According to Kovalev et al, 2019, data is at the head of the process of digital transformation part of the industry 4.0 revolution. Digital transformation is the approach used by industry for the optimization of production. Data must be collected, stored, aggregates and transferred to various levels. Data has become described as Big DATA due to the huge exponential volume, e.g., terabytes, that is generated by various systems in production. </w:t>
      </w:r>
    </w:p>
    <w:p w14:paraId="418AFA45"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Big Data is worthless on its own, the manufacturing industry requires efficient processes to be able to derive valuable information from it. The following are processes of examining big-data, /complex datasets to uncover hidden patterns and correlations. These processes can include data mining, machine learning, natural language processing. High Quality data and large data sizes can increase the accuracy of machine learning models. (Kang et al 2020), </w:t>
      </w:r>
    </w:p>
    <w:p w14:paraId="0BB0114C"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lastRenderedPageBreak/>
        <w:t>The biggest advantage to industry is this increased understanding gained from the processed data leads to benefits in production operations such as costs reduction and time efficiencies. In a 2016 report by McKinley, it states “Big data’s potential just keeps growing. Taking full advantage means companies must incorporate analytics such as machine learning into their strategic vision and use it to make better, faster decisions. Manufacturing companies worldwide are investing huge amounts of money in developing these big-data driven techniques.</w:t>
      </w:r>
    </w:p>
    <w:p w14:paraId="7C94371F"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According to McKinsey, Machine Learning accounts for between $3.5 t0 $5.8 trillion in annual value. Machine learning can be applied successfully in operations, productions, and post-production activities in manufacturing. (H., XIA et al, 2022.) </w:t>
      </w:r>
    </w:p>
    <w:p w14:paraId="5D138809" w14:textId="77777777" w:rsidR="00AD37C9" w:rsidRPr="004F5A4E" w:rsidRDefault="00AD37C9" w:rsidP="00AD37C9">
      <w:pPr>
        <w:spacing w:line="360" w:lineRule="auto"/>
        <w:rPr>
          <w:rFonts w:ascii="Times New Roman" w:hAnsi="Times New Roman" w:cs="Times New Roman"/>
          <w:b/>
          <w:color w:val="FF0000"/>
        </w:rPr>
      </w:pPr>
      <w:r w:rsidRPr="004F5A4E">
        <w:rPr>
          <w:rFonts w:ascii="Times New Roman" w:hAnsi="Times New Roman" w:cs="Times New Roman"/>
          <w:b/>
          <w:color w:val="FF0000"/>
        </w:rPr>
        <w:t>4.3</w:t>
      </w:r>
      <w:r w:rsidRPr="004F5A4E">
        <w:rPr>
          <w:rFonts w:ascii="Times New Roman" w:hAnsi="Times New Roman" w:cs="Times New Roman"/>
          <w:b/>
          <w:color w:val="FF0000"/>
        </w:rPr>
        <w:tab/>
        <w:t>Traditional Process Optimisation Methods</w:t>
      </w:r>
    </w:p>
    <w:p w14:paraId="5156B123"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Prior to machine learning, traditional methods used for improving production efficiency included manual inspection, statistical tools, expert systems, and mathematical modelling, (Wang et al, 2018) However as earlier mentioned, with the increased volumes of data, Big- Data being accumulated, these traditional methods are greatly impacted. An example of statistical tools traditionally used are statistical process methods such as control charts used to detect defects. These control measures are applicability and simplicity but again not able to keep up with the increasing complexity of production and volume of data being gathered as a result. (Ismail et al 2022). </w:t>
      </w:r>
    </w:p>
    <w:p w14:paraId="05D66CD3"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Arif et al ,2023, states most existing quality monitoring models only look at one manufacturing state and the data gathered is not processed until after the product is made or manufacturing process is over. This has a negative effect on resources and time and this production performance. </w:t>
      </w:r>
    </w:p>
    <w:p w14:paraId="0E199DB7"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 Three areas that make traditional methods obsolete are: </w:t>
      </w:r>
    </w:p>
    <w:p w14:paraId="07C43EC4" w14:textId="77777777" w:rsidR="00AD37C9" w:rsidRPr="005C1E1D" w:rsidRDefault="00AD37C9" w:rsidP="00AD37C9">
      <w:pPr>
        <w:pStyle w:val="ListParagraph"/>
        <w:numPr>
          <w:ilvl w:val="0"/>
          <w:numId w:val="44"/>
        </w:numPr>
        <w:spacing w:after="200" w:line="360" w:lineRule="auto"/>
        <w:rPr>
          <w:rFonts w:ascii="Times New Roman" w:hAnsi="Times New Roman" w:cs="Times New Roman"/>
        </w:rPr>
      </w:pPr>
      <w:r w:rsidRPr="005C1E1D">
        <w:rPr>
          <w:rFonts w:ascii="Times New Roman" w:hAnsi="Times New Roman" w:cs="Times New Roman"/>
        </w:rPr>
        <w:t>Information and communication technologies – mode of production has changed, large-scale tasks, operating performances and environments are more complex, (Wang et al, 2018a)</w:t>
      </w:r>
    </w:p>
    <w:p w14:paraId="0EA88B0C" w14:textId="77777777" w:rsidR="00AD37C9" w:rsidRPr="005C1E1D" w:rsidRDefault="00AD37C9" w:rsidP="00AD37C9">
      <w:pPr>
        <w:pStyle w:val="ListParagraph"/>
        <w:numPr>
          <w:ilvl w:val="0"/>
          <w:numId w:val="44"/>
        </w:numPr>
        <w:spacing w:after="200" w:line="360" w:lineRule="auto"/>
        <w:rPr>
          <w:rFonts w:ascii="Times New Roman" w:hAnsi="Times New Roman" w:cs="Times New Roman"/>
        </w:rPr>
      </w:pPr>
      <w:r w:rsidRPr="005C1E1D">
        <w:rPr>
          <w:rFonts w:ascii="Times New Roman" w:hAnsi="Times New Roman" w:cs="Times New Roman"/>
        </w:rPr>
        <w:t>Increased demand for real time dynamic self-adaptive and precise production management (</w:t>
      </w:r>
      <w:proofErr w:type="spellStart"/>
      <w:r w:rsidRPr="005C1E1D">
        <w:rPr>
          <w:rFonts w:ascii="Times New Roman" w:hAnsi="Times New Roman" w:cs="Times New Roman"/>
        </w:rPr>
        <w:t>Arashpour</w:t>
      </w:r>
      <w:proofErr w:type="spellEnd"/>
      <w:r w:rsidRPr="005C1E1D">
        <w:rPr>
          <w:rFonts w:ascii="Times New Roman" w:hAnsi="Times New Roman" w:cs="Times New Roman"/>
        </w:rPr>
        <w:t xml:space="preserve"> et al, 2018, Lamon et al, 2010.)</w:t>
      </w:r>
    </w:p>
    <w:p w14:paraId="72EAF46B" w14:textId="77777777" w:rsidR="00AD37C9" w:rsidRPr="005C1E1D" w:rsidRDefault="00AD37C9" w:rsidP="00AD37C9">
      <w:pPr>
        <w:pStyle w:val="ListParagraph"/>
        <w:numPr>
          <w:ilvl w:val="0"/>
          <w:numId w:val="44"/>
        </w:numPr>
        <w:spacing w:after="200" w:line="360" w:lineRule="auto"/>
        <w:rPr>
          <w:rFonts w:ascii="Times New Roman" w:hAnsi="Times New Roman" w:cs="Times New Roman"/>
        </w:rPr>
      </w:pPr>
      <w:r w:rsidRPr="005C1E1D">
        <w:rPr>
          <w:rFonts w:ascii="Times New Roman" w:hAnsi="Times New Roman" w:cs="Times New Roman"/>
        </w:rPr>
        <w:t>The completion of various kinds of information systems deployed in manufacturing enterprises.  E.g., CAPP, computer-aided process planning, (</w:t>
      </w:r>
      <w:proofErr w:type="spellStart"/>
      <w:r w:rsidRPr="005C1E1D">
        <w:rPr>
          <w:rFonts w:ascii="Times New Roman" w:hAnsi="Times New Roman" w:cs="Times New Roman"/>
        </w:rPr>
        <w:t>Papananias</w:t>
      </w:r>
      <w:proofErr w:type="spellEnd"/>
      <w:r w:rsidRPr="005C1E1D">
        <w:rPr>
          <w:rFonts w:ascii="Times New Roman" w:hAnsi="Times New Roman" w:cs="Times New Roman"/>
        </w:rPr>
        <w:t xml:space="preserve"> et al, 2019.)</w:t>
      </w:r>
    </w:p>
    <w:p w14:paraId="3AAF9B64"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Machine learning cannot completely replace traditional methods. One can learn from the other while machine learning can aid the identification and modification of the parameters of the traditional methods to improve processes (H., XIA et al, 2022.)</w:t>
      </w:r>
    </w:p>
    <w:p w14:paraId="7DE9222B"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Also, another consideration is the time and financial cost of developing and programming models of machine learning, this may be out of reach of small-scale manufacturers, however for large scale </w:t>
      </w:r>
      <w:r w:rsidRPr="005C1E1D">
        <w:rPr>
          <w:rFonts w:ascii="Times New Roman" w:hAnsi="Times New Roman" w:cs="Times New Roman"/>
        </w:rPr>
        <w:lastRenderedPageBreak/>
        <w:t xml:space="preserve">manufacturers and their various production lines, it is the varying complexities and lack of efficiencies these models can bring. It can be challenging to implement AI – machine learning in an entire organisation with existing processes and systems if the company lacks robust technology infrastructure and collected data. </w:t>
      </w:r>
      <w:proofErr w:type="spellStart"/>
      <w:r w:rsidRPr="005C1E1D">
        <w:rPr>
          <w:rFonts w:ascii="Times New Roman" w:hAnsi="Times New Roman" w:cs="Times New Roman"/>
        </w:rPr>
        <w:t>Its</w:t>
      </w:r>
      <w:proofErr w:type="spellEnd"/>
      <w:r w:rsidRPr="005C1E1D">
        <w:rPr>
          <w:rFonts w:ascii="Times New Roman" w:hAnsi="Times New Roman" w:cs="Times New Roman"/>
        </w:rPr>
        <w:t xml:space="preserve"> important that there is clear strategy stemming from top management to achieve goals otherwise AI will fail (Kang et al 2020, </w:t>
      </w:r>
      <w:proofErr w:type="spellStart"/>
      <w:r w:rsidRPr="005C1E1D">
        <w:rPr>
          <w:rFonts w:ascii="Times New Roman" w:hAnsi="Times New Roman" w:cs="Times New Roman"/>
        </w:rPr>
        <w:t>Heio</w:t>
      </w:r>
      <w:proofErr w:type="spellEnd"/>
      <w:r w:rsidRPr="005C1E1D">
        <w:rPr>
          <w:rFonts w:ascii="Times New Roman" w:hAnsi="Times New Roman" w:cs="Times New Roman"/>
        </w:rPr>
        <w:t xml:space="preserve"> et al, 2021).</w:t>
      </w:r>
    </w:p>
    <w:p w14:paraId="73D0B977"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But there is an increasing importance to improve / optimize the effectiveness and efficiency of decision making in a production process, by extracting/mining the production data both online and offline using more efficient techniques. (H., XIA et al, 2022.</w:t>
      </w:r>
    </w:p>
    <w:p w14:paraId="2967EF29" w14:textId="77777777" w:rsidR="00AD37C9" w:rsidRPr="004F5A4E" w:rsidRDefault="00AD37C9" w:rsidP="00AD37C9">
      <w:pPr>
        <w:spacing w:line="360" w:lineRule="auto"/>
        <w:rPr>
          <w:rFonts w:ascii="Times New Roman" w:hAnsi="Times New Roman" w:cs="Times New Roman"/>
          <w:b/>
          <w:bCs/>
          <w:color w:val="FF0000"/>
        </w:rPr>
      </w:pPr>
      <w:r w:rsidRPr="004F5A4E">
        <w:rPr>
          <w:rFonts w:ascii="Times New Roman" w:hAnsi="Times New Roman" w:cs="Times New Roman"/>
          <w:b/>
          <w:bCs/>
          <w:color w:val="FF0000"/>
        </w:rPr>
        <w:t>4.</w:t>
      </w:r>
      <w:r>
        <w:rPr>
          <w:rFonts w:ascii="Times New Roman" w:hAnsi="Times New Roman" w:cs="Times New Roman"/>
          <w:b/>
          <w:bCs/>
          <w:color w:val="FF0000"/>
        </w:rPr>
        <w:t>4</w:t>
      </w:r>
      <w:r w:rsidRPr="004F5A4E">
        <w:rPr>
          <w:rFonts w:ascii="Times New Roman" w:hAnsi="Times New Roman" w:cs="Times New Roman"/>
          <w:b/>
          <w:bCs/>
          <w:color w:val="FF0000"/>
        </w:rPr>
        <w:tab/>
        <w:t xml:space="preserve">Machine Learning </w:t>
      </w:r>
    </w:p>
    <w:p w14:paraId="134EC526" w14:textId="77777777" w:rsidR="00AD37C9" w:rsidRPr="005C1E1D" w:rsidRDefault="00AD37C9" w:rsidP="00AD37C9">
      <w:pPr>
        <w:spacing w:line="360" w:lineRule="auto"/>
        <w:rPr>
          <w:rFonts w:ascii="Times New Roman" w:hAnsi="Times New Roman" w:cs="Times New Roman"/>
          <w:b/>
          <w:bCs/>
        </w:rPr>
      </w:pPr>
      <w:r w:rsidRPr="005C1E1D">
        <w:rPr>
          <w:rFonts w:ascii="Times New Roman" w:hAnsi="Times New Roman" w:cs="Times New Roman"/>
          <w:b/>
          <w:bCs/>
        </w:rPr>
        <w:t>“</w:t>
      </w:r>
      <w:r w:rsidRPr="000D679D">
        <w:rPr>
          <w:rFonts w:ascii="Times New Roman" w:hAnsi="Times New Roman" w:cs="Times New Roman"/>
          <w:b/>
          <w:bCs/>
          <w:i/>
          <w:iCs/>
        </w:rPr>
        <w:t>Machine Learning algorithms are the lenses through which we view and interpret the world of data</w:t>
      </w:r>
      <w:r w:rsidRPr="005C1E1D">
        <w:rPr>
          <w:rFonts w:ascii="Times New Roman" w:hAnsi="Times New Roman" w:cs="Times New Roman"/>
          <w:b/>
          <w:bCs/>
        </w:rPr>
        <w:t xml:space="preserve"> “– Bernard Marr</w:t>
      </w:r>
    </w:p>
    <w:p w14:paraId="4FEE00B2"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This quotation by Bernard Marr</w:t>
      </w:r>
      <w:r>
        <w:rPr>
          <w:rFonts w:ascii="Times New Roman" w:hAnsi="Times New Roman" w:cs="Times New Roman"/>
        </w:rPr>
        <w:t xml:space="preserve"> (a business consultant who specialises in helping organizations leverage data and analytics to drive business success)</w:t>
      </w:r>
      <w:r w:rsidRPr="005C1E1D">
        <w:rPr>
          <w:rFonts w:ascii="Times New Roman" w:hAnsi="Times New Roman" w:cs="Times New Roman"/>
        </w:rPr>
        <w:t xml:space="preserve"> highlights the transformative role of machine learning algorithms in our understanding and interpretation of data. It suggests that machine learning algorithm serve as a lens that enables us to gain insights and make sense of the vast amount of data available to us. </w:t>
      </w:r>
    </w:p>
    <w:p w14:paraId="789D87D9" w14:textId="77777777" w:rsidR="00AD37C9" w:rsidRDefault="00AD37C9" w:rsidP="00AD37C9">
      <w:pPr>
        <w:spacing w:line="360" w:lineRule="auto"/>
        <w:rPr>
          <w:rFonts w:ascii="Times New Roman" w:hAnsi="Times New Roman" w:cs="Times New Roman"/>
        </w:rPr>
      </w:pPr>
      <w:r w:rsidRPr="005C1E1D">
        <w:rPr>
          <w:rFonts w:ascii="Times New Roman" w:hAnsi="Times New Roman" w:cs="Times New Roman"/>
        </w:rPr>
        <w:t>Machine Learning is a part of the world of Artificial Intelligence that enables production to analyse and interpret the vast amount of data generated. Simply It models the complex relationship between input and output data, (Wang et al, 2018b). Machine Learning model systems learn from data, identify trends or patterns from data, make decisions based on structure feedback and then perform tasks on their own, with continued improved performance and problem-solving skills without human intervention (</w:t>
      </w:r>
      <w:proofErr w:type="spellStart"/>
      <w:r w:rsidRPr="005C1E1D">
        <w:rPr>
          <w:rFonts w:ascii="Times New Roman" w:hAnsi="Times New Roman" w:cs="Times New Roman"/>
        </w:rPr>
        <w:t>Helo</w:t>
      </w:r>
      <w:proofErr w:type="spellEnd"/>
      <w:r w:rsidRPr="005C1E1D">
        <w:rPr>
          <w:rFonts w:ascii="Times New Roman" w:hAnsi="Times New Roman" w:cs="Times New Roman"/>
        </w:rPr>
        <w:t xml:space="preserve"> et al, 2019)</w:t>
      </w:r>
    </w:p>
    <w:p w14:paraId="4E719235"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Using Machine learning algorithms</w:t>
      </w:r>
      <w:r w:rsidRPr="005C1E1D">
        <w:rPr>
          <w:rFonts w:ascii="Times New Roman" w:hAnsi="Times New Roman" w:cs="Times New Roman"/>
          <w:b/>
          <w:bCs/>
        </w:rPr>
        <w:t xml:space="preserve"> </w:t>
      </w:r>
      <w:r w:rsidRPr="005C1E1D">
        <w:rPr>
          <w:rFonts w:ascii="Times New Roman" w:hAnsi="Times New Roman" w:cs="Times New Roman"/>
        </w:rPr>
        <w:t>for the improvement in manufacturing process and quality optimization can be divided into 4 stages, (</w:t>
      </w:r>
      <w:proofErr w:type="spellStart"/>
      <w:r w:rsidRPr="005C1E1D">
        <w:rPr>
          <w:rFonts w:ascii="Times New Roman" w:hAnsi="Times New Roman" w:cs="Times New Roman"/>
        </w:rPr>
        <w:t>Koksal</w:t>
      </w:r>
      <w:proofErr w:type="spellEnd"/>
      <w:r w:rsidRPr="005C1E1D">
        <w:rPr>
          <w:rFonts w:ascii="Times New Roman" w:hAnsi="Times New Roman" w:cs="Times New Roman"/>
        </w:rPr>
        <w:t xml:space="preserve"> et al., 2011):</w:t>
      </w:r>
    </w:p>
    <w:p w14:paraId="7602D730" w14:textId="77777777" w:rsidR="00AD37C9" w:rsidRPr="005C1E1D" w:rsidRDefault="00AD37C9" w:rsidP="00AD37C9">
      <w:pPr>
        <w:shd w:val="clear" w:color="auto" w:fill="FFFFFF"/>
        <w:spacing w:after="0" w:line="360" w:lineRule="auto"/>
        <w:rPr>
          <w:rFonts w:ascii="Times New Roman" w:hAnsi="Times New Roman" w:cs="Times New Roman"/>
        </w:rPr>
      </w:pPr>
    </w:p>
    <w:p w14:paraId="660647C4" w14:textId="77777777" w:rsidR="00AD37C9" w:rsidRPr="005C1E1D" w:rsidRDefault="00AD37C9" w:rsidP="00AD37C9">
      <w:pPr>
        <w:pStyle w:val="ListParagraph"/>
        <w:numPr>
          <w:ilvl w:val="0"/>
          <w:numId w:val="41"/>
        </w:num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Description of product </w:t>
      </w:r>
    </w:p>
    <w:p w14:paraId="19FC29CF" w14:textId="77777777" w:rsidR="00AD37C9" w:rsidRPr="005C1E1D" w:rsidRDefault="00AD37C9" w:rsidP="00AD37C9">
      <w:pPr>
        <w:pStyle w:val="ListParagraph"/>
        <w:numPr>
          <w:ilvl w:val="0"/>
          <w:numId w:val="41"/>
        </w:num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Process quality by identifying and ranking the most significant variables and factors related to the quality </w:t>
      </w:r>
    </w:p>
    <w:p w14:paraId="79DCAA7C" w14:textId="77777777" w:rsidR="00AD37C9" w:rsidRPr="005C1E1D" w:rsidRDefault="00AD37C9" w:rsidP="00AD37C9">
      <w:pPr>
        <w:pStyle w:val="ListParagraph"/>
        <w:numPr>
          <w:ilvl w:val="0"/>
          <w:numId w:val="41"/>
        </w:num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Prediction of the quality </w:t>
      </w:r>
    </w:p>
    <w:p w14:paraId="21855168" w14:textId="77777777" w:rsidR="00AD37C9" w:rsidRPr="005C1E1D" w:rsidRDefault="00AD37C9" w:rsidP="00AD37C9">
      <w:pPr>
        <w:pStyle w:val="ListParagraph"/>
        <w:numPr>
          <w:ilvl w:val="0"/>
          <w:numId w:val="41"/>
        </w:num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Classification of quality </w:t>
      </w:r>
    </w:p>
    <w:p w14:paraId="1290CE16" w14:textId="77777777" w:rsidR="00AD37C9" w:rsidRPr="005C1E1D" w:rsidRDefault="00AD37C9" w:rsidP="00AD37C9">
      <w:pPr>
        <w:pStyle w:val="ListParagraph"/>
        <w:numPr>
          <w:ilvl w:val="0"/>
          <w:numId w:val="41"/>
        </w:num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Optimization of the manufacturing parameters  </w:t>
      </w:r>
    </w:p>
    <w:p w14:paraId="583EEA86" w14:textId="77777777" w:rsidR="00AD37C9" w:rsidRPr="005C1E1D" w:rsidRDefault="00AD37C9" w:rsidP="00AD37C9">
      <w:pPr>
        <w:shd w:val="clear" w:color="auto" w:fill="FFFFFF"/>
        <w:spacing w:after="0" w:line="360" w:lineRule="auto"/>
        <w:rPr>
          <w:rFonts w:ascii="Times New Roman" w:hAnsi="Times New Roman" w:cs="Times New Roman"/>
        </w:rPr>
      </w:pPr>
    </w:p>
    <w:p w14:paraId="00B7E9EE" w14:textId="77777777" w:rsidR="00AD37C9"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lastRenderedPageBreak/>
        <w:t>Rai et al 2021 states that Machine learning techniques can augment the manufacturers effort to select the optimal set of parameters related to a given manufacturing process, hence enabling process improvement and optimisation. The type of machine learning to use is also governed by the type of data.</w:t>
      </w:r>
    </w:p>
    <w:p w14:paraId="2A95FB5F" w14:textId="77777777" w:rsidR="00AD37C9" w:rsidRDefault="00AD37C9" w:rsidP="00AD37C9">
      <w:pPr>
        <w:shd w:val="clear" w:color="auto" w:fill="FFFFFF"/>
        <w:spacing w:after="0" w:line="360" w:lineRule="auto"/>
        <w:rPr>
          <w:rFonts w:ascii="Times New Roman" w:hAnsi="Times New Roman" w:cs="Times New Roman"/>
        </w:rPr>
      </w:pPr>
    </w:p>
    <w:p w14:paraId="56D92FEC" w14:textId="77777777" w:rsidR="00AD37C9" w:rsidRPr="004F5A4E" w:rsidRDefault="00AD37C9" w:rsidP="00AD37C9">
      <w:pPr>
        <w:shd w:val="clear" w:color="auto" w:fill="FFFFFF"/>
        <w:spacing w:after="0" w:line="360" w:lineRule="auto"/>
        <w:rPr>
          <w:rFonts w:ascii="Times New Roman" w:hAnsi="Times New Roman" w:cs="Times New Roman"/>
          <w:b/>
          <w:bCs/>
          <w:color w:val="FF0000"/>
        </w:rPr>
      </w:pPr>
      <w:r w:rsidRPr="004F5A4E">
        <w:rPr>
          <w:rFonts w:ascii="Times New Roman" w:hAnsi="Times New Roman" w:cs="Times New Roman"/>
          <w:b/>
          <w:bCs/>
          <w:color w:val="FF0000"/>
        </w:rPr>
        <w:t>4.</w:t>
      </w:r>
      <w:r>
        <w:rPr>
          <w:rFonts w:ascii="Times New Roman" w:hAnsi="Times New Roman" w:cs="Times New Roman"/>
          <w:b/>
          <w:bCs/>
          <w:color w:val="FF0000"/>
        </w:rPr>
        <w:t>5</w:t>
      </w:r>
      <w:r w:rsidRPr="004F5A4E">
        <w:rPr>
          <w:rFonts w:ascii="Times New Roman" w:hAnsi="Times New Roman" w:cs="Times New Roman"/>
          <w:b/>
          <w:bCs/>
          <w:color w:val="FF0000"/>
        </w:rPr>
        <w:tab/>
        <w:t xml:space="preserve">Machine Learning Methodology </w:t>
      </w:r>
    </w:p>
    <w:p w14:paraId="65104FDB" w14:textId="77777777" w:rsidR="00AD37C9" w:rsidRPr="005C1E1D" w:rsidRDefault="00AD37C9" w:rsidP="00AD37C9">
      <w:pPr>
        <w:shd w:val="clear" w:color="auto" w:fill="FFFFFF"/>
        <w:spacing w:after="0" w:line="360" w:lineRule="auto"/>
        <w:rPr>
          <w:rFonts w:ascii="Times New Roman" w:hAnsi="Times New Roman" w:cs="Times New Roman"/>
          <w:b/>
          <w:bCs/>
        </w:rPr>
      </w:pPr>
    </w:p>
    <w:p w14:paraId="3DD461EB"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The common methodology in using Machine learning algorithms</w:t>
      </w:r>
      <w:r w:rsidRPr="005C1E1D">
        <w:rPr>
          <w:rFonts w:ascii="Times New Roman" w:hAnsi="Times New Roman" w:cs="Times New Roman"/>
          <w:b/>
          <w:bCs/>
        </w:rPr>
        <w:t xml:space="preserve"> </w:t>
      </w:r>
      <w:r w:rsidRPr="005C1E1D">
        <w:rPr>
          <w:rFonts w:ascii="Times New Roman" w:hAnsi="Times New Roman" w:cs="Times New Roman"/>
        </w:rPr>
        <w:t>for the improvement in manufacturing process and quality optimization are as follows, (Ismail et al, 2021, Kant et al.,2015, Aksa et all.,2021, Ahmad et al.,2018, Kulkarni et al.,2020)</w:t>
      </w:r>
    </w:p>
    <w:p w14:paraId="17BD5AA7" w14:textId="77777777" w:rsidR="00AD37C9" w:rsidRPr="005C1E1D" w:rsidRDefault="00AD37C9" w:rsidP="00AD37C9">
      <w:pPr>
        <w:shd w:val="clear" w:color="auto" w:fill="FFFFFF"/>
        <w:spacing w:after="0" w:line="360" w:lineRule="auto"/>
        <w:rPr>
          <w:rFonts w:ascii="Times New Roman" w:hAnsi="Times New Roman" w:cs="Times New Roman"/>
        </w:rPr>
      </w:pPr>
    </w:p>
    <w:p w14:paraId="564B69D2" w14:textId="77777777" w:rsidR="00AD37C9" w:rsidRPr="005C1E1D" w:rsidRDefault="00AD37C9" w:rsidP="00AD37C9">
      <w:pPr>
        <w:pStyle w:val="ListParagraph"/>
        <w:numPr>
          <w:ilvl w:val="0"/>
          <w:numId w:val="42"/>
        </w:numPr>
        <w:shd w:val="clear" w:color="auto" w:fill="FFFFFF"/>
        <w:spacing w:after="0" w:line="360" w:lineRule="auto"/>
        <w:rPr>
          <w:rFonts w:ascii="Times New Roman" w:hAnsi="Times New Roman" w:cs="Times New Roman"/>
        </w:rPr>
      </w:pPr>
      <w:r w:rsidRPr="005C1E1D">
        <w:rPr>
          <w:rFonts w:ascii="Times New Roman" w:hAnsi="Times New Roman" w:cs="Times New Roman"/>
        </w:rPr>
        <w:t>Data Collection – collect data on the performance of the chosen parameter under different operation conditions, e.g., flow rates, temperatures etc</w:t>
      </w:r>
    </w:p>
    <w:p w14:paraId="26277D20" w14:textId="77777777" w:rsidR="00AD37C9" w:rsidRPr="005C1E1D" w:rsidRDefault="00AD37C9" w:rsidP="00AD37C9">
      <w:pPr>
        <w:pStyle w:val="ListParagraph"/>
        <w:numPr>
          <w:ilvl w:val="0"/>
          <w:numId w:val="42"/>
        </w:numPr>
        <w:shd w:val="clear" w:color="auto" w:fill="FFFFFF"/>
        <w:spacing w:after="0" w:line="360" w:lineRule="auto"/>
        <w:rPr>
          <w:rFonts w:ascii="Times New Roman" w:hAnsi="Times New Roman" w:cs="Times New Roman"/>
        </w:rPr>
      </w:pPr>
      <w:r w:rsidRPr="005C1E1D">
        <w:rPr>
          <w:rFonts w:ascii="Times New Roman" w:hAnsi="Times New Roman" w:cs="Times New Roman"/>
        </w:rPr>
        <w:t>Data Prepossessing – removing outliers and missing values ensure the data is clean and accurate</w:t>
      </w:r>
    </w:p>
    <w:p w14:paraId="53F7F450" w14:textId="77777777" w:rsidR="00AD37C9" w:rsidRPr="005C1E1D" w:rsidRDefault="00AD37C9" w:rsidP="00AD37C9">
      <w:pPr>
        <w:pStyle w:val="ListParagraph"/>
        <w:numPr>
          <w:ilvl w:val="0"/>
          <w:numId w:val="42"/>
        </w:num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Feature selection – selecting the relevant features that can help predict the performance of deaeration </w:t>
      </w:r>
    </w:p>
    <w:p w14:paraId="6A648A09" w14:textId="77777777" w:rsidR="00AD37C9" w:rsidRPr="005C1E1D" w:rsidRDefault="00AD37C9" w:rsidP="00AD37C9">
      <w:pPr>
        <w:pStyle w:val="ListParagraph"/>
        <w:numPr>
          <w:ilvl w:val="0"/>
          <w:numId w:val="42"/>
        </w:numPr>
        <w:shd w:val="clear" w:color="auto" w:fill="FFFFFF"/>
        <w:spacing w:after="0" w:line="360" w:lineRule="auto"/>
        <w:rPr>
          <w:rFonts w:ascii="Times New Roman" w:hAnsi="Times New Roman" w:cs="Times New Roman"/>
        </w:rPr>
      </w:pPr>
      <w:r w:rsidRPr="005C1E1D">
        <w:rPr>
          <w:rFonts w:ascii="Times New Roman" w:hAnsi="Times New Roman" w:cs="Times New Roman"/>
        </w:rPr>
        <w:t>Model development – develop the predictive model and evaluate it using metrics such as accuracy, precision, and recall</w:t>
      </w:r>
    </w:p>
    <w:p w14:paraId="2E106778" w14:textId="77777777" w:rsidR="00AD37C9" w:rsidRPr="005C1E1D" w:rsidRDefault="00AD37C9" w:rsidP="00AD37C9">
      <w:pPr>
        <w:pStyle w:val="ListParagraph"/>
        <w:numPr>
          <w:ilvl w:val="0"/>
          <w:numId w:val="42"/>
        </w:numPr>
        <w:shd w:val="clear" w:color="auto" w:fill="FFFFFF"/>
        <w:spacing w:after="0" w:line="360" w:lineRule="auto"/>
        <w:rPr>
          <w:rFonts w:ascii="Times New Roman" w:hAnsi="Times New Roman" w:cs="Times New Roman"/>
        </w:rPr>
      </w:pPr>
      <w:r w:rsidRPr="005C1E1D">
        <w:rPr>
          <w:rFonts w:ascii="Times New Roman" w:hAnsi="Times New Roman" w:cs="Times New Roman"/>
        </w:rPr>
        <w:t>Model Optimization – to improve its performance using hyperparameters or ensemble learning techniques</w:t>
      </w:r>
    </w:p>
    <w:p w14:paraId="465E2529" w14:textId="77777777" w:rsidR="00AD37C9" w:rsidRPr="005C1E1D" w:rsidRDefault="00AD37C9" w:rsidP="00AD37C9">
      <w:pPr>
        <w:pStyle w:val="ListParagraph"/>
        <w:numPr>
          <w:ilvl w:val="0"/>
          <w:numId w:val="42"/>
        </w:num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Model Deployment – deploying the model in a real-world setting and validate its performance </w:t>
      </w:r>
    </w:p>
    <w:p w14:paraId="24C46313" w14:textId="77777777" w:rsidR="00AD37C9" w:rsidRPr="005C1E1D" w:rsidRDefault="00AD37C9" w:rsidP="00AD37C9">
      <w:pPr>
        <w:shd w:val="clear" w:color="auto" w:fill="FFFFFF"/>
        <w:spacing w:after="0" w:line="360" w:lineRule="auto"/>
        <w:rPr>
          <w:rFonts w:ascii="Times New Roman" w:hAnsi="Times New Roman" w:cs="Times New Roman"/>
        </w:rPr>
      </w:pPr>
    </w:p>
    <w:p w14:paraId="1D1986D4"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Lieber et al, 2013, states that even though the interest manufacturing optimization surveys by </w:t>
      </w:r>
      <w:proofErr w:type="spellStart"/>
      <w:r w:rsidRPr="005C1E1D">
        <w:rPr>
          <w:rFonts w:ascii="Times New Roman" w:hAnsi="Times New Roman" w:cs="Times New Roman"/>
        </w:rPr>
        <w:t>KDnuggets</w:t>
      </w:r>
      <w:proofErr w:type="spellEnd"/>
      <w:r w:rsidRPr="005C1E1D">
        <w:rPr>
          <w:rFonts w:ascii="Times New Roman" w:hAnsi="Times New Roman" w:cs="Times New Roman"/>
        </w:rPr>
        <w:t xml:space="preserve"> annually show that production related projects in manufacturing are still underrepresented in comparison to more well-established fields such as banking or fraud detection. </w:t>
      </w:r>
    </w:p>
    <w:p w14:paraId="77562BF5"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Machine learning can be divided up into 3 unsupervised, supervised and reinforcement types and 5 common techniques:</w:t>
      </w:r>
    </w:p>
    <w:p w14:paraId="3FE15801"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Supervised – a function is derived between an input and output from a set of labelled training data. There is more human interaction, and it requires more data processing for feature selection  </w:t>
      </w:r>
    </w:p>
    <w:p w14:paraId="42F9FDE6"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Unsupervised – The relationship between the input variables is not known. There is no labelled data. The output is more a pattern of input variables, or a cluster built on input data</w:t>
      </w:r>
    </w:p>
    <w:p w14:paraId="0B8E2ABD"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Reinforcement learning – using feedback mechanisms to reward positive action and punish the negative action. </w:t>
      </w:r>
    </w:p>
    <w:p w14:paraId="680A4164"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lastRenderedPageBreak/>
        <w:t xml:space="preserve">There are 5 common machine learning techniques – </w:t>
      </w:r>
    </w:p>
    <w:p w14:paraId="6C7B8406" w14:textId="77777777" w:rsidR="00AD37C9" w:rsidRPr="005C1E1D" w:rsidRDefault="00AD37C9" w:rsidP="00AD37C9">
      <w:pPr>
        <w:pStyle w:val="ListParagraph"/>
        <w:numPr>
          <w:ilvl w:val="0"/>
          <w:numId w:val="45"/>
        </w:numPr>
        <w:spacing w:after="200" w:line="360" w:lineRule="auto"/>
        <w:rPr>
          <w:rFonts w:ascii="Times New Roman" w:hAnsi="Times New Roman" w:cs="Times New Roman"/>
        </w:rPr>
      </w:pPr>
      <w:r w:rsidRPr="005C1E1D">
        <w:rPr>
          <w:rFonts w:ascii="Times New Roman" w:hAnsi="Times New Roman" w:cs="Times New Roman"/>
        </w:rPr>
        <w:t xml:space="preserve">Regression – where the input value is numerical continuous variable. These algorithms are used to optimize the coefficients of each independent variable to achieve a minimum error in the prediction. </w:t>
      </w:r>
    </w:p>
    <w:p w14:paraId="5984CD32" w14:textId="77777777" w:rsidR="00AD37C9" w:rsidRPr="005C1E1D" w:rsidRDefault="00AD37C9" w:rsidP="00AD37C9">
      <w:pPr>
        <w:pStyle w:val="ListParagraph"/>
        <w:numPr>
          <w:ilvl w:val="0"/>
          <w:numId w:val="45"/>
        </w:numPr>
        <w:spacing w:after="200" w:line="360" w:lineRule="auto"/>
        <w:rPr>
          <w:rFonts w:ascii="Times New Roman" w:hAnsi="Times New Roman" w:cs="Times New Roman"/>
        </w:rPr>
      </w:pPr>
      <w:r w:rsidRPr="005C1E1D">
        <w:rPr>
          <w:rFonts w:ascii="Times New Roman" w:hAnsi="Times New Roman" w:cs="Times New Roman"/>
        </w:rPr>
        <w:t xml:space="preserve">Classification – mapping input features to one of the discrete output variables. </w:t>
      </w:r>
    </w:p>
    <w:p w14:paraId="56C0CA1C" w14:textId="77777777" w:rsidR="00AD37C9" w:rsidRPr="005C1E1D" w:rsidRDefault="00AD37C9" w:rsidP="00AD37C9">
      <w:pPr>
        <w:pStyle w:val="ListParagraph"/>
        <w:numPr>
          <w:ilvl w:val="0"/>
          <w:numId w:val="45"/>
        </w:numPr>
        <w:spacing w:after="200" w:line="360" w:lineRule="auto"/>
        <w:rPr>
          <w:rFonts w:ascii="Times New Roman" w:hAnsi="Times New Roman" w:cs="Times New Roman"/>
        </w:rPr>
      </w:pPr>
      <w:r w:rsidRPr="005C1E1D">
        <w:rPr>
          <w:rFonts w:ascii="Times New Roman" w:hAnsi="Times New Roman" w:cs="Times New Roman"/>
        </w:rPr>
        <w:t>Clustering – dividing data points into relevant groups</w:t>
      </w:r>
    </w:p>
    <w:p w14:paraId="3D1670EF" w14:textId="77777777" w:rsidR="00AD37C9" w:rsidRPr="005C1E1D" w:rsidRDefault="00AD37C9" w:rsidP="00AD37C9">
      <w:pPr>
        <w:pStyle w:val="ListParagraph"/>
        <w:numPr>
          <w:ilvl w:val="0"/>
          <w:numId w:val="45"/>
        </w:numPr>
        <w:spacing w:after="200" w:line="360" w:lineRule="auto"/>
        <w:rPr>
          <w:rFonts w:ascii="Times New Roman" w:hAnsi="Times New Roman" w:cs="Times New Roman"/>
        </w:rPr>
      </w:pPr>
      <w:r w:rsidRPr="005C1E1D">
        <w:rPr>
          <w:rFonts w:ascii="Times New Roman" w:hAnsi="Times New Roman" w:cs="Times New Roman"/>
        </w:rPr>
        <w:t>Data reduction- reducing the number of features. Use mainly with regression and classification</w:t>
      </w:r>
    </w:p>
    <w:p w14:paraId="20F755B8" w14:textId="77777777" w:rsidR="00AD37C9" w:rsidRPr="005C1E1D" w:rsidRDefault="00AD37C9" w:rsidP="00AD37C9">
      <w:pPr>
        <w:pStyle w:val="ListParagraph"/>
        <w:numPr>
          <w:ilvl w:val="0"/>
          <w:numId w:val="45"/>
        </w:numPr>
        <w:spacing w:after="200" w:line="360" w:lineRule="auto"/>
        <w:rPr>
          <w:rFonts w:ascii="Times New Roman" w:hAnsi="Times New Roman" w:cs="Times New Roman"/>
        </w:rPr>
      </w:pPr>
      <w:r w:rsidRPr="005C1E1D">
        <w:rPr>
          <w:rFonts w:ascii="Times New Roman" w:hAnsi="Times New Roman" w:cs="Times New Roman"/>
        </w:rPr>
        <w:t>Anomaly Detection – used in unsupervised methods. Like clustering, grouping unknowns together</w:t>
      </w:r>
    </w:p>
    <w:p w14:paraId="4BA045F7" w14:textId="77777777" w:rsidR="00AD37C9" w:rsidRPr="005C1E1D" w:rsidRDefault="00AD37C9" w:rsidP="00AD37C9">
      <w:pPr>
        <w:pStyle w:val="ListParagraph"/>
        <w:spacing w:line="360" w:lineRule="auto"/>
        <w:rPr>
          <w:rFonts w:ascii="Times New Roman" w:hAnsi="Times New Roman" w:cs="Times New Roman"/>
        </w:rPr>
      </w:pPr>
    </w:p>
    <w:p w14:paraId="5EA8F191"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According to Kang </w:t>
      </w:r>
      <w:proofErr w:type="spellStart"/>
      <w:r w:rsidRPr="005C1E1D">
        <w:rPr>
          <w:rFonts w:ascii="Times New Roman" w:hAnsi="Times New Roman" w:cs="Times New Roman"/>
        </w:rPr>
        <w:t>el</w:t>
      </w:r>
      <w:proofErr w:type="spellEnd"/>
      <w:r w:rsidRPr="005C1E1D">
        <w:rPr>
          <w:rFonts w:ascii="Times New Roman" w:hAnsi="Times New Roman" w:cs="Times New Roman"/>
        </w:rPr>
        <w:t xml:space="preserve"> al, 2020 a literature review on machine learning applications in the manufacturing industry, the majority (80%) of papers reviewed were concerned with supervised learning, due to the abundance of production data available.  Regression is the main task applied for quality optimization problems while classification and anomaly detection are mainly applied for product failure detection. </w:t>
      </w:r>
    </w:p>
    <w:p w14:paraId="1248238A"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Artificial Neural Networks is the most frequently applied machine learning algorithm applied in production lines. See fig 3 for details on all machine learning algorithms that were review in terms of popularity. This popularity of ANN is due to the complexity of the production lines and again the available of large amounts of data. </w:t>
      </w:r>
    </w:p>
    <w:p w14:paraId="74883321" w14:textId="77777777" w:rsidR="00AD37C9" w:rsidRPr="005C1E1D" w:rsidRDefault="00AD37C9" w:rsidP="00AD37C9">
      <w:pPr>
        <w:spacing w:line="360" w:lineRule="auto"/>
        <w:rPr>
          <w:rFonts w:ascii="Times New Roman" w:hAnsi="Times New Roman" w:cs="Times New Roman"/>
        </w:rPr>
      </w:pPr>
    </w:p>
    <w:p w14:paraId="281E7C90" w14:textId="77777777" w:rsidR="00AD37C9" w:rsidRPr="005C1E1D" w:rsidRDefault="00AD37C9" w:rsidP="00AD37C9">
      <w:pPr>
        <w:spacing w:line="360" w:lineRule="auto"/>
        <w:jc w:val="center"/>
        <w:rPr>
          <w:rFonts w:ascii="Times New Roman" w:hAnsi="Times New Roman" w:cs="Times New Roman"/>
        </w:rPr>
      </w:pPr>
      <w:r w:rsidRPr="005C1E1D">
        <w:rPr>
          <w:rFonts w:ascii="Times New Roman" w:hAnsi="Times New Roman" w:cs="Times New Roman"/>
          <w:noProof/>
        </w:rPr>
        <w:drawing>
          <wp:inline distT="0" distB="0" distL="0" distR="0" wp14:anchorId="5DB371BA" wp14:editId="481EC9EE">
            <wp:extent cx="3829050" cy="1981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3829050" cy="1981200"/>
                    </a:xfrm>
                    <a:prstGeom prst="rect">
                      <a:avLst/>
                    </a:prstGeom>
                    <a:noFill/>
                    <a:ln w="6350" cmpd="sng">
                      <a:solidFill>
                        <a:srgbClr val="000000"/>
                      </a:solidFill>
                      <a:miter lim="800000"/>
                      <a:headEnd/>
                      <a:tailEnd/>
                    </a:ln>
                    <a:effectLst/>
                  </pic:spPr>
                </pic:pic>
              </a:graphicData>
            </a:graphic>
          </wp:inline>
        </w:drawing>
      </w:r>
    </w:p>
    <w:p w14:paraId="349D78A7" w14:textId="77777777" w:rsidR="00AD37C9" w:rsidRPr="004F5A4E" w:rsidRDefault="00AD37C9" w:rsidP="00AD37C9">
      <w:pPr>
        <w:spacing w:line="360" w:lineRule="auto"/>
        <w:jc w:val="center"/>
        <w:rPr>
          <w:rFonts w:ascii="Times New Roman" w:hAnsi="Times New Roman" w:cs="Times New Roman"/>
          <w:b/>
          <w:bCs/>
          <w:i/>
          <w:iCs/>
        </w:rPr>
      </w:pPr>
      <w:r w:rsidRPr="004F5A4E">
        <w:rPr>
          <w:rFonts w:ascii="Times New Roman" w:hAnsi="Times New Roman" w:cs="Times New Roman"/>
          <w:b/>
          <w:bCs/>
          <w:i/>
          <w:iCs/>
        </w:rPr>
        <w:t>Fig 1 Distribution of machine learning algorithms</w:t>
      </w:r>
    </w:p>
    <w:p w14:paraId="182A7E6E"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ML has successfully been applied in industry, these are summarized below, (Diez-</w:t>
      </w:r>
      <w:proofErr w:type="spellStart"/>
      <w:r w:rsidRPr="005C1E1D">
        <w:rPr>
          <w:rFonts w:ascii="Times New Roman" w:hAnsi="Times New Roman" w:cs="Times New Roman"/>
        </w:rPr>
        <w:t>Olivan</w:t>
      </w:r>
      <w:proofErr w:type="spellEnd"/>
      <w:r w:rsidRPr="005C1E1D">
        <w:rPr>
          <w:rFonts w:ascii="Times New Roman" w:hAnsi="Times New Roman" w:cs="Times New Roman"/>
        </w:rPr>
        <w:t xml:space="preserve"> et al ,2019, Aksa et al, 2021, Menezes et al, 2019):</w:t>
      </w:r>
    </w:p>
    <w:p w14:paraId="3140FAAF" w14:textId="77777777" w:rsidR="00AD37C9" w:rsidRPr="005C1E1D" w:rsidRDefault="00AD37C9" w:rsidP="00AD37C9">
      <w:pPr>
        <w:numPr>
          <w:ilvl w:val="0"/>
          <w:numId w:val="43"/>
        </w:numPr>
        <w:spacing w:after="200" w:line="360" w:lineRule="auto"/>
        <w:rPr>
          <w:rFonts w:ascii="Times New Roman" w:hAnsi="Times New Roman" w:cs="Times New Roman"/>
        </w:rPr>
      </w:pPr>
      <w:r w:rsidRPr="005C1E1D">
        <w:rPr>
          <w:rFonts w:ascii="Times New Roman" w:hAnsi="Times New Roman" w:cs="Times New Roman"/>
          <w:b/>
          <w:bCs/>
        </w:rPr>
        <w:lastRenderedPageBreak/>
        <w:t>Descriptive</w:t>
      </w:r>
      <w:r w:rsidRPr="005C1E1D">
        <w:rPr>
          <w:rFonts w:ascii="Times New Roman" w:hAnsi="Times New Roman" w:cs="Times New Roman"/>
        </w:rPr>
        <w:t xml:space="preserve"> – accounting and analysis of historical data. </w:t>
      </w:r>
      <w:proofErr w:type="spellStart"/>
      <w:r w:rsidRPr="005C1E1D">
        <w:rPr>
          <w:rFonts w:ascii="Times New Roman" w:hAnsi="Times New Roman" w:cs="Times New Roman"/>
        </w:rPr>
        <w:t>e.g</w:t>
      </w:r>
      <w:proofErr w:type="spellEnd"/>
      <w:r w:rsidRPr="005C1E1D">
        <w:rPr>
          <w:rFonts w:ascii="Times New Roman" w:hAnsi="Times New Roman" w:cs="Times New Roman"/>
        </w:rPr>
        <w:t xml:space="preserve"> Fault detection and diagnosis</w:t>
      </w:r>
    </w:p>
    <w:p w14:paraId="24DDD24F" w14:textId="77777777" w:rsidR="00AD37C9" w:rsidRPr="005C1E1D" w:rsidRDefault="00AD37C9" w:rsidP="00AD37C9">
      <w:pPr>
        <w:numPr>
          <w:ilvl w:val="0"/>
          <w:numId w:val="43"/>
        </w:numPr>
        <w:spacing w:after="200" w:line="360" w:lineRule="auto"/>
        <w:rPr>
          <w:rFonts w:ascii="Times New Roman" w:hAnsi="Times New Roman" w:cs="Times New Roman"/>
        </w:rPr>
      </w:pPr>
      <w:r w:rsidRPr="005C1E1D">
        <w:rPr>
          <w:rFonts w:ascii="Times New Roman" w:hAnsi="Times New Roman" w:cs="Times New Roman"/>
          <w:b/>
          <w:bCs/>
        </w:rPr>
        <w:t>Predictive</w:t>
      </w:r>
      <w:r w:rsidRPr="005C1E1D">
        <w:rPr>
          <w:rFonts w:ascii="Times New Roman" w:hAnsi="Times New Roman" w:cs="Times New Roman"/>
        </w:rPr>
        <w:t xml:space="preserve"> – Considers near past data to predict coming future trends, biases tendencies and behaviours through causation and correlation.</w:t>
      </w:r>
    </w:p>
    <w:p w14:paraId="6CD9E628" w14:textId="77777777" w:rsidR="00AD37C9" w:rsidRPr="005C1E1D" w:rsidRDefault="00AD37C9" w:rsidP="00AD37C9">
      <w:pPr>
        <w:numPr>
          <w:ilvl w:val="0"/>
          <w:numId w:val="43"/>
        </w:numPr>
        <w:spacing w:after="200" w:line="360" w:lineRule="auto"/>
        <w:rPr>
          <w:rFonts w:ascii="Times New Roman" w:hAnsi="Times New Roman" w:cs="Times New Roman"/>
        </w:rPr>
      </w:pPr>
      <w:r w:rsidRPr="005C1E1D">
        <w:rPr>
          <w:rFonts w:ascii="Times New Roman" w:hAnsi="Times New Roman" w:cs="Times New Roman"/>
          <w:b/>
          <w:bCs/>
        </w:rPr>
        <w:t>Prescriptive</w:t>
      </w:r>
      <w:r w:rsidRPr="005C1E1D">
        <w:rPr>
          <w:rFonts w:ascii="Times New Roman" w:hAnsi="Times New Roman" w:cs="Times New Roman"/>
        </w:rPr>
        <w:t xml:space="preserve"> – finds or prescribes the best mode route manner or moves to operate based on given data (output) and models (inputs). help make decisions on what to do and how to minimize failure impact</w:t>
      </w:r>
    </w:p>
    <w:p w14:paraId="7E5F74FA" w14:textId="77777777" w:rsidR="00AD37C9" w:rsidRPr="005C1E1D" w:rsidRDefault="00AD37C9" w:rsidP="00AD37C9">
      <w:pPr>
        <w:numPr>
          <w:ilvl w:val="0"/>
          <w:numId w:val="43"/>
        </w:numPr>
        <w:spacing w:after="200" w:line="360" w:lineRule="auto"/>
        <w:rPr>
          <w:rFonts w:ascii="Times New Roman" w:hAnsi="Times New Roman" w:cs="Times New Roman"/>
        </w:rPr>
      </w:pPr>
      <w:r w:rsidRPr="005C1E1D">
        <w:rPr>
          <w:rFonts w:ascii="Times New Roman" w:hAnsi="Times New Roman" w:cs="Times New Roman"/>
          <w:b/>
          <w:bCs/>
        </w:rPr>
        <w:t>Preventative</w:t>
      </w:r>
      <w:r w:rsidRPr="005C1E1D">
        <w:rPr>
          <w:rFonts w:ascii="Times New Roman" w:hAnsi="Times New Roman" w:cs="Times New Roman"/>
        </w:rPr>
        <w:t xml:space="preserve"> – determine the potential of failures happening</w:t>
      </w:r>
    </w:p>
    <w:p w14:paraId="2F17A31E" w14:textId="77777777" w:rsidR="00AD37C9" w:rsidRPr="005C1E1D" w:rsidRDefault="00AD37C9" w:rsidP="00AD37C9">
      <w:pPr>
        <w:numPr>
          <w:ilvl w:val="0"/>
          <w:numId w:val="43"/>
        </w:numPr>
        <w:spacing w:after="200" w:line="360" w:lineRule="auto"/>
        <w:rPr>
          <w:rFonts w:ascii="Times New Roman" w:hAnsi="Times New Roman" w:cs="Times New Roman"/>
        </w:rPr>
      </w:pPr>
      <w:r w:rsidRPr="005C1E1D">
        <w:rPr>
          <w:rFonts w:ascii="Times New Roman" w:hAnsi="Times New Roman" w:cs="Times New Roman"/>
          <w:b/>
          <w:bCs/>
        </w:rPr>
        <w:t xml:space="preserve">Detective analytics </w:t>
      </w:r>
      <w:r w:rsidRPr="005C1E1D">
        <w:rPr>
          <w:rFonts w:ascii="Times New Roman" w:hAnsi="Times New Roman" w:cs="Times New Roman"/>
        </w:rPr>
        <w:t>– makes diagnostics of collected data to eliminate and rectify inappropriate values used in predictive analytics</w:t>
      </w:r>
    </w:p>
    <w:p w14:paraId="38D978F6" w14:textId="77777777" w:rsidR="00AD37C9" w:rsidRPr="005C1E1D" w:rsidRDefault="00AD37C9" w:rsidP="00AD37C9">
      <w:pPr>
        <w:numPr>
          <w:ilvl w:val="0"/>
          <w:numId w:val="43"/>
        </w:numPr>
        <w:spacing w:after="200" w:line="360" w:lineRule="auto"/>
        <w:rPr>
          <w:rFonts w:ascii="Times New Roman" w:hAnsi="Times New Roman" w:cs="Times New Roman"/>
        </w:rPr>
      </w:pPr>
      <w:r w:rsidRPr="005C1E1D">
        <w:rPr>
          <w:rFonts w:ascii="Times New Roman" w:hAnsi="Times New Roman" w:cs="Times New Roman"/>
          <w:b/>
          <w:bCs/>
        </w:rPr>
        <w:t xml:space="preserve">Cognitive analytics </w:t>
      </w:r>
      <w:r w:rsidRPr="005C1E1D">
        <w:rPr>
          <w:rFonts w:ascii="Times New Roman" w:hAnsi="Times New Roman" w:cs="Times New Roman"/>
        </w:rPr>
        <w:t xml:space="preserve">– automated predictions, prescriptions and detections for smarter decisions over time </w:t>
      </w:r>
    </w:p>
    <w:p w14:paraId="0A023EA7" w14:textId="77777777" w:rsidR="00AD37C9" w:rsidRPr="004F5A4E" w:rsidRDefault="00AD37C9" w:rsidP="00AD37C9">
      <w:pPr>
        <w:spacing w:line="360" w:lineRule="auto"/>
        <w:rPr>
          <w:rFonts w:ascii="Times New Roman" w:hAnsi="Times New Roman" w:cs="Times New Roman"/>
          <w:b/>
          <w:bCs/>
          <w:color w:val="FF0000"/>
        </w:rPr>
      </w:pPr>
      <w:r w:rsidRPr="004F5A4E">
        <w:rPr>
          <w:rFonts w:ascii="Times New Roman" w:hAnsi="Times New Roman" w:cs="Times New Roman"/>
          <w:b/>
          <w:bCs/>
          <w:color w:val="FF0000"/>
        </w:rPr>
        <w:t>4.</w:t>
      </w:r>
      <w:r>
        <w:rPr>
          <w:rFonts w:ascii="Times New Roman" w:hAnsi="Times New Roman" w:cs="Times New Roman"/>
          <w:b/>
          <w:bCs/>
          <w:color w:val="FF0000"/>
        </w:rPr>
        <w:t>6</w:t>
      </w:r>
      <w:r w:rsidRPr="004F5A4E">
        <w:rPr>
          <w:rFonts w:ascii="Times New Roman" w:hAnsi="Times New Roman" w:cs="Times New Roman"/>
          <w:b/>
          <w:bCs/>
          <w:color w:val="FF0000"/>
        </w:rPr>
        <w:tab/>
        <w:t>Process Optimization by Machine learning</w:t>
      </w:r>
    </w:p>
    <w:p w14:paraId="132A3283" w14:textId="77777777" w:rsidR="00AD37C9" w:rsidRPr="005432C7" w:rsidRDefault="00AD37C9" w:rsidP="00AD37C9">
      <w:pPr>
        <w:spacing w:line="360" w:lineRule="auto"/>
        <w:rPr>
          <w:rFonts w:ascii="Times New Roman" w:hAnsi="Times New Roman" w:cs="Times New Roman"/>
          <w:bCs/>
        </w:rPr>
      </w:pPr>
      <w:r w:rsidRPr="000D679D">
        <w:rPr>
          <w:rFonts w:ascii="Times New Roman" w:hAnsi="Times New Roman" w:cs="Times New Roman"/>
        </w:rPr>
        <w:t>Through this literature review, there was no direct research on the process optimization by machine learning on the deaeration process in beverage manufacturing. However, there was plenty of research reviews on process optimization in the manufacturing industry using various machine learning</w:t>
      </w:r>
      <w:r>
        <w:rPr>
          <w:rFonts w:ascii="Times New Roman" w:hAnsi="Times New Roman" w:cs="Times New Roman"/>
        </w:rPr>
        <w:t xml:space="preserve"> (</w:t>
      </w:r>
      <w:proofErr w:type="spellStart"/>
      <w:r>
        <w:rPr>
          <w:rFonts w:ascii="Times New Roman" w:hAnsi="Times New Roman" w:cs="Times New Roman"/>
        </w:rPr>
        <w:t>Monostori</w:t>
      </w:r>
      <w:proofErr w:type="spellEnd"/>
      <w:r>
        <w:rPr>
          <w:rFonts w:ascii="Times New Roman" w:hAnsi="Times New Roman" w:cs="Times New Roman"/>
        </w:rPr>
        <w:t xml:space="preserve"> et al, 1996, Md et al , 2022, </w:t>
      </w:r>
      <w:proofErr w:type="spellStart"/>
      <w:r>
        <w:rPr>
          <w:rFonts w:ascii="Times New Roman" w:hAnsi="Times New Roman" w:cs="Times New Roman"/>
        </w:rPr>
        <w:t>Paturi</w:t>
      </w:r>
      <w:proofErr w:type="spellEnd"/>
      <w:r>
        <w:rPr>
          <w:rFonts w:ascii="Times New Roman" w:hAnsi="Times New Roman" w:cs="Times New Roman"/>
        </w:rPr>
        <w:t xml:space="preserve"> et al, 2021)</w:t>
      </w:r>
      <w:r w:rsidRPr="000D679D">
        <w:rPr>
          <w:rFonts w:ascii="Times New Roman" w:hAnsi="Times New Roman" w:cs="Times New Roman"/>
        </w:rPr>
        <w:t xml:space="preserve">. </w:t>
      </w:r>
      <w:r>
        <w:rPr>
          <w:rFonts w:ascii="Times New Roman" w:hAnsi="Times New Roman" w:cs="Times New Roman"/>
        </w:rPr>
        <w:t>Fig 1 below gives an illustrated diagram of the predictive approach for a selected manufacturing process.</w:t>
      </w:r>
      <w:r w:rsidRPr="005432C7">
        <w:rPr>
          <w:rFonts w:ascii="Times New Roman" w:hAnsi="Times New Roman" w:cs="Times New Roman"/>
          <w:b/>
          <w:color w:val="FF0000"/>
        </w:rPr>
        <w:t xml:space="preserve"> </w:t>
      </w:r>
      <w:r w:rsidRPr="005432C7">
        <w:rPr>
          <w:rFonts w:ascii="Times New Roman" w:hAnsi="Times New Roman" w:cs="Times New Roman"/>
          <w:bCs/>
        </w:rPr>
        <w:t>(</w:t>
      </w:r>
      <w:proofErr w:type="spellStart"/>
      <w:r w:rsidRPr="005432C7">
        <w:rPr>
          <w:rFonts w:ascii="Times New Roman" w:hAnsi="Times New Roman" w:cs="Times New Roman"/>
          <w:bCs/>
        </w:rPr>
        <w:t>Helo</w:t>
      </w:r>
      <w:proofErr w:type="spellEnd"/>
      <w:r w:rsidRPr="005432C7">
        <w:rPr>
          <w:rFonts w:ascii="Times New Roman" w:hAnsi="Times New Roman" w:cs="Times New Roman"/>
          <w:bCs/>
        </w:rPr>
        <w:t xml:space="preserve"> et al, 2022)</w:t>
      </w:r>
    </w:p>
    <w:p w14:paraId="54E074A6" w14:textId="77777777" w:rsidR="00AD37C9" w:rsidRDefault="00AD37C9" w:rsidP="00AD37C9">
      <w:pPr>
        <w:spacing w:line="360" w:lineRule="auto"/>
        <w:rPr>
          <w:rFonts w:ascii="Times New Roman" w:hAnsi="Times New Roman" w:cs="Times New Roman"/>
        </w:rPr>
      </w:pPr>
      <w:r w:rsidRPr="005C1E1D">
        <w:rPr>
          <w:rFonts w:ascii="Times New Roman" w:hAnsi="Times New Roman" w:cs="Times New Roman"/>
          <w:noProof/>
        </w:rPr>
        <w:drawing>
          <wp:inline distT="0" distB="0" distL="0" distR="0" wp14:anchorId="603595BD" wp14:editId="02BE4B2E">
            <wp:extent cx="5731510" cy="2941320"/>
            <wp:effectExtent l="19050" t="1905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941320"/>
                    </a:xfrm>
                    <a:prstGeom prst="rect">
                      <a:avLst/>
                    </a:prstGeom>
                    <a:ln>
                      <a:solidFill>
                        <a:schemeClr val="accent1"/>
                      </a:solidFill>
                    </a:ln>
                  </pic:spPr>
                </pic:pic>
              </a:graphicData>
            </a:graphic>
          </wp:inline>
        </w:drawing>
      </w:r>
    </w:p>
    <w:p w14:paraId="41E7F2D3" w14:textId="77777777" w:rsidR="00AD37C9" w:rsidRPr="004F5A4E" w:rsidRDefault="00AD37C9" w:rsidP="00AD37C9">
      <w:pPr>
        <w:spacing w:line="360" w:lineRule="auto"/>
        <w:jc w:val="center"/>
        <w:rPr>
          <w:rFonts w:ascii="Times New Roman" w:hAnsi="Times New Roman" w:cs="Times New Roman"/>
          <w:b/>
          <w:bCs/>
          <w:i/>
          <w:iCs/>
        </w:rPr>
      </w:pPr>
      <w:r w:rsidRPr="004F5A4E">
        <w:rPr>
          <w:rFonts w:ascii="Times New Roman" w:hAnsi="Times New Roman" w:cs="Times New Roman"/>
          <w:b/>
          <w:bCs/>
          <w:i/>
          <w:iCs/>
        </w:rPr>
        <w:t xml:space="preserve">Fig </w:t>
      </w:r>
      <w:r>
        <w:rPr>
          <w:rFonts w:ascii="Times New Roman" w:hAnsi="Times New Roman" w:cs="Times New Roman"/>
          <w:b/>
          <w:bCs/>
          <w:i/>
          <w:iCs/>
        </w:rPr>
        <w:t>2</w:t>
      </w:r>
      <w:r w:rsidRPr="004F5A4E">
        <w:rPr>
          <w:rFonts w:ascii="Times New Roman" w:hAnsi="Times New Roman" w:cs="Times New Roman"/>
          <w:b/>
          <w:bCs/>
          <w:i/>
          <w:iCs/>
        </w:rPr>
        <w:t xml:space="preserve"> </w:t>
      </w:r>
      <w:r>
        <w:rPr>
          <w:rFonts w:ascii="Times New Roman" w:hAnsi="Times New Roman" w:cs="Times New Roman"/>
          <w:b/>
          <w:bCs/>
          <w:i/>
          <w:iCs/>
        </w:rPr>
        <w:t>Predictive quality approach for a selected manufacturing process</w:t>
      </w:r>
    </w:p>
    <w:p w14:paraId="7A5B5F6B" w14:textId="77777777" w:rsidR="00AD37C9" w:rsidRPr="005C1E1D" w:rsidRDefault="00AD37C9" w:rsidP="00AD37C9">
      <w:pPr>
        <w:spacing w:line="360" w:lineRule="auto"/>
        <w:rPr>
          <w:rFonts w:ascii="Times New Roman" w:hAnsi="Times New Roman" w:cs="Times New Roman"/>
        </w:rPr>
      </w:pPr>
      <w:proofErr w:type="spellStart"/>
      <w:r w:rsidRPr="005C1E1D">
        <w:rPr>
          <w:rFonts w:ascii="Times New Roman" w:hAnsi="Times New Roman" w:cs="Times New Roman"/>
        </w:rPr>
        <w:lastRenderedPageBreak/>
        <w:t>Tercan</w:t>
      </w:r>
      <w:proofErr w:type="spellEnd"/>
      <w:r w:rsidRPr="005C1E1D">
        <w:rPr>
          <w:rFonts w:ascii="Times New Roman" w:hAnsi="Times New Roman" w:cs="Times New Roman"/>
        </w:rPr>
        <w:t xml:space="preserve"> et al collated the occurrences of machine learning models that were used as baselines for predictive quality in research publications between the 2020 and 2021</w:t>
      </w:r>
      <w:r>
        <w:rPr>
          <w:rFonts w:ascii="Times New Roman" w:hAnsi="Times New Roman" w:cs="Times New Roman"/>
        </w:rPr>
        <w:t>, Fig 1.0.</w:t>
      </w:r>
      <w:r w:rsidRPr="005C1E1D">
        <w:rPr>
          <w:rFonts w:ascii="Times New Roman" w:hAnsi="Times New Roman" w:cs="Times New Roman"/>
        </w:rPr>
        <w:t xml:space="preserve"> Many of the research publications compared several models where he described the model that performed the best as the prime model and the others as the baseline models.  The prime models included MLP – multilayer perceptron and neural networks.</w:t>
      </w:r>
      <w:r>
        <w:rPr>
          <w:rFonts w:ascii="Times New Roman" w:hAnsi="Times New Roman" w:cs="Times New Roman"/>
        </w:rPr>
        <w:t xml:space="preserve"> There is a wide range of models represented in fig 2. Most models are regression type. The following are predictive process studies using regression models as machine learning. </w:t>
      </w:r>
    </w:p>
    <w:p w14:paraId="1E6872C0" w14:textId="77777777" w:rsidR="00AD37C9" w:rsidRPr="005C1E1D" w:rsidRDefault="00AD37C9" w:rsidP="00AD37C9">
      <w:pPr>
        <w:spacing w:line="360" w:lineRule="auto"/>
        <w:rPr>
          <w:rFonts w:ascii="Times New Roman" w:hAnsi="Times New Roman" w:cs="Times New Roman"/>
          <w:b/>
          <w:bCs/>
        </w:rPr>
      </w:pPr>
      <w:r w:rsidRPr="005C1E1D">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5956DD2E" wp14:editId="747013C3">
                <wp:simplePos x="0" y="0"/>
                <wp:positionH relativeFrom="column">
                  <wp:align>center</wp:align>
                </wp:positionH>
                <wp:positionV relativeFrom="paragraph">
                  <wp:posOffset>187325</wp:posOffset>
                </wp:positionV>
                <wp:extent cx="4291330" cy="2374265"/>
                <wp:effectExtent l="13970" t="8890" r="952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1330" cy="2374265"/>
                        </a:xfrm>
                        <a:prstGeom prst="rect">
                          <a:avLst/>
                        </a:prstGeom>
                        <a:solidFill>
                          <a:srgbClr val="FFFFFF"/>
                        </a:solidFill>
                        <a:ln w="9525">
                          <a:solidFill>
                            <a:srgbClr val="000000"/>
                          </a:solidFill>
                          <a:miter lim="800000"/>
                          <a:headEnd/>
                          <a:tailEnd/>
                        </a:ln>
                      </wps:spPr>
                      <wps:txbx>
                        <w:txbxContent>
                          <w:p w14:paraId="0F7C71B4" w14:textId="77777777" w:rsidR="00AD37C9" w:rsidRDefault="00AD37C9" w:rsidP="00AD37C9">
                            <w:r>
                              <w:rPr>
                                <w:noProof/>
                              </w:rPr>
                              <w:drawing>
                                <wp:inline distT="0" distB="0" distL="0" distR="0" wp14:anchorId="31C01CA7" wp14:editId="3217F4D5">
                                  <wp:extent cx="3781425"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81425" cy="22860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56DD2E" id="_x0000_t202" coordsize="21600,21600" o:spt="202" path="m,l,21600r21600,l21600,xe">
                <v:stroke joinstyle="miter"/>
                <v:path gradientshapeok="t" o:connecttype="rect"/>
              </v:shapetype>
              <v:shape id="Text Box 2" o:spid="_x0000_s1034" type="#_x0000_t202" style="position:absolute;margin-left:0;margin-top:14.75pt;width:337.9pt;height:186.95pt;z-index:251659264;visibility:visible;mso-wrap-style:square;mso-width-percent:0;mso-height-percent:0;mso-wrap-distance-left:9pt;mso-wrap-distance-top:3.6pt;mso-wrap-distance-right:9pt;mso-wrap-distance-bottom:3.6pt;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">
                <v:textbox>
                  <w:txbxContent>
                    <w:p w14:paraId="0F7C71B4" w14:textId="77777777" w:rsidR="00AD37C9" w:rsidRDefault="00AD37C9" w:rsidP="00AD37C9">
                      <w:r>
                        <w:rPr>
                          <w:noProof/>
                        </w:rPr>
                        <w:drawing>
                          <wp:inline distT="0" distB="0" distL="0" distR="0" wp14:anchorId="31C01CA7" wp14:editId="3217F4D5">
                            <wp:extent cx="3781425"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81425" cy="2286000"/>
                                    </a:xfrm>
                                    <a:prstGeom prst="rect">
                                      <a:avLst/>
                                    </a:prstGeom>
                                  </pic:spPr>
                                </pic:pic>
                              </a:graphicData>
                            </a:graphic>
                          </wp:inline>
                        </w:drawing>
                      </w:r>
                    </w:p>
                  </w:txbxContent>
                </v:textbox>
                <w10:wrap type="square"/>
              </v:shape>
            </w:pict>
          </mc:Fallback>
        </mc:AlternateContent>
      </w:r>
    </w:p>
    <w:p w14:paraId="2806F25D" w14:textId="77777777" w:rsidR="00AD37C9" w:rsidRPr="005C1E1D" w:rsidRDefault="00AD37C9" w:rsidP="00AD37C9">
      <w:pPr>
        <w:spacing w:line="360" w:lineRule="auto"/>
        <w:rPr>
          <w:rFonts w:ascii="Times New Roman" w:hAnsi="Times New Roman" w:cs="Times New Roman"/>
          <w:b/>
          <w:bCs/>
        </w:rPr>
      </w:pPr>
    </w:p>
    <w:p w14:paraId="2D8C9F9F" w14:textId="77777777" w:rsidR="00AD37C9" w:rsidRPr="005C1E1D" w:rsidRDefault="00AD37C9" w:rsidP="00AD37C9">
      <w:pPr>
        <w:spacing w:line="360" w:lineRule="auto"/>
        <w:rPr>
          <w:rFonts w:ascii="Times New Roman" w:hAnsi="Times New Roman" w:cs="Times New Roman"/>
          <w:b/>
          <w:bCs/>
        </w:rPr>
      </w:pPr>
    </w:p>
    <w:p w14:paraId="06D45555" w14:textId="77777777" w:rsidR="00AD37C9" w:rsidRPr="005C1E1D" w:rsidRDefault="00AD37C9" w:rsidP="00AD37C9">
      <w:pPr>
        <w:spacing w:line="360" w:lineRule="auto"/>
        <w:rPr>
          <w:rFonts w:ascii="Times New Roman" w:hAnsi="Times New Roman" w:cs="Times New Roman"/>
          <w:b/>
          <w:bCs/>
        </w:rPr>
      </w:pPr>
    </w:p>
    <w:p w14:paraId="1ADA44B2" w14:textId="77777777" w:rsidR="00AD37C9" w:rsidRPr="005C1E1D" w:rsidRDefault="00AD37C9" w:rsidP="00AD37C9">
      <w:pPr>
        <w:spacing w:line="360" w:lineRule="auto"/>
        <w:rPr>
          <w:rFonts w:ascii="Times New Roman" w:hAnsi="Times New Roman" w:cs="Times New Roman"/>
        </w:rPr>
      </w:pPr>
    </w:p>
    <w:p w14:paraId="428A1796" w14:textId="77777777" w:rsidR="00AD37C9" w:rsidRPr="005C1E1D" w:rsidRDefault="00AD37C9" w:rsidP="00AD37C9">
      <w:pPr>
        <w:spacing w:line="360" w:lineRule="auto"/>
        <w:rPr>
          <w:rFonts w:ascii="Times New Roman" w:hAnsi="Times New Roman" w:cs="Times New Roman"/>
          <w:bCs/>
        </w:rPr>
      </w:pPr>
    </w:p>
    <w:p w14:paraId="46B7B4CD" w14:textId="77777777" w:rsidR="00AD37C9" w:rsidRPr="005C1E1D" w:rsidRDefault="00AD37C9" w:rsidP="00AD37C9">
      <w:pPr>
        <w:spacing w:line="360" w:lineRule="auto"/>
        <w:rPr>
          <w:rFonts w:ascii="Times New Roman" w:hAnsi="Times New Roman" w:cs="Times New Roman"/>
          <w:b/>
        </w:rPr>
      </w:pPr>
    </w:p>
    <w:p w14:paraId="109FF81D" w14:textId="77777777" w:rsidR="00AD37C9" w:rsidRDefault="00AD37C9" w:rsidP="00AD37C9">
      <w:pPr>
        <w:spacing w:line="360" w:lineRule="auto"/>
        <w:rPr>
          <w:rFonts w:ascii="Times New Roman" w:hAnsi="Times New Roman" w:cs="Times New Roman"/>
          <w:b/>
          <w:color w:val="FF0000"/>
        </w:rPr>
      </w:pPr>
    </w:p>
    <w:p w14:paraId="63FE29A1" w14:textId="77777777" w:rsidR="00AD37C9" w:rsidRPr="005432C7" w:rsidRDefault="00AD37C9" w:rsidP="00AD37C9">
      <w:pPr>
        <w:spacing w:line="360" w:lineRule="auto"/>
        <w:jc w:val="center"/>
        <w:rPr>
          <w:rFonts w:ascii="Times New Roman" w:hAnsi="Times New Roman" w:cs="Times New Roman"/>
          <w:b/>
          <w:i/>
          <w:iCs/>
        </w:rPr>
      </w:pPr>
      <w:r w:rsidRPr="005432C7">
        <w:rPr>
          <w:rFonts w:ascii="Times New Roman" w:hAnsi="Times New Roman" w:cs="Times New Roman"/>
          <w:b/>
          <w:i/>
          <w:iCs/>
        </w:rPr>
        <w:t xml:space="preserve">Fig </w:t>
      </w:r>
      <w:r>
        <w:rPr>
          <w:rFonts w:ascii="Times New Roman" w:hAnsi="Times New Roman" w:cs="Times New Roman"/>
          <w:b/>
          <w:i/>
          <w:iCs/>
        </w:rPr>
        <w:t>3</w:t>
      </w:r>
      <w:r w:rsidRPr="005432C7">
        <w:rPr>
          <w:rFonts w:ascii="Times New Roman" w:hAnsi="Times New Roman" w:cs="Times New Roman"/>
          <w:b/>
          <w:i/>
          <w:iCs/>
        </w:rPr>
        <w:t xml:space="preserve"> Examples of baseline models used in Predictive quality processes</w:t>
      </w:r>
      <w:r>
        <w:rPr>
          <w:rFonts w:ascii="Times New Roman" w:hAnsi="Times New Roman" w:cs="Times New Roman"/>
          <w:b/>
          <w:i/>
          <w:iCs/>
        </w:rPr>
        <w:t xml:space="preserve"> (</w:t>
      </w:r>
      <w:proofErr w:type="spellStart"/>
      <w:r w:rsidRPr="005C1E1D">
        <w:rPr>
          <w:rFonts w:ascii="Times New Roman" w:hAnsi="Times New Roman" w:cs="Times New Roman"/>
        </w:rPr>
        <w:t>Tercan</w:t>
      </w:r>
      <w:proofErr w:type="spellEnd"/>
      <w:r w:rsidRPr="005C1E1D">
        <w:rPr>
          <w:rFonts w:ascii="Times New Roman" w:hAnsi="Times New Roman" w:cs="Times New Roman"/>
        </w:rPr>
        <w:t xml:space="preserve"> et al</w:t>
      </w:r>
      <w:r>
        <w:rPr>
          <w:rFonts w:ascii="Times New Roman" w:hAnsi="Times New Roman" w:cs="Times New Roman"/>
        </w:rPr>
        <w:t>)</w:t>
      </w:r>
    </w:p>
    <w:p w14:paraId="288FEF10" w14:textId="77777777" w:rsidR="00AD37C9" w:rsidRDefault="00AD37C9" w:rsidP="00AD37C9">
      <w:pPr>
        <w:spacing w:line="360" w:lineRule="auto"/>
        <w:rPr>
          <w:rFonts w:ascii="Times New Roman" w:hAnsi="Times New Roman" w:cs="Times New Roman"/>
          <w:b/>
          <w:color w:val="FF0000"/>
        </w:rPr>
      </w:pPr>
    </w:p>
    <w:p w14:paraId="34D31008" w14:textId="77777777" w:rsidR="00AD37C9" w:rsidRPr="004F5A4E" w:rsidRDefault="00AD37C9" w:rsidP="00AD37C9">
      <w:pPr>
        <w:spacing w:line="360" w:lineRule="auto"/>
        <w:rPr>
          <w:rFonts w:ascii="Times New Roman" w:hAnsi="Times New Roman" w:cs="Times New Roman"/>
          <w:b/>
          <w:color w:val="FF0000"/>
        </w:rPr>
      </w:pPr>
      <w:r w:rsidRPr="004F5A4E">
        <w:rPr>
          <w:rFonts w:ascii="Times New Roman" w:hAnsi="Times New Roman" w:cs="Times New Roman"/>
          <w:b/>
          <w:color w:val="FF0000"/>
        </w:rPr>
        <w:t>4.</w:t>
      </w:r>
      <w:r>
        <w:rPr>
          <w:rFonts w:ascii="Times New Roman" w:hAnsi="Times New Roman" w:cs="Times New Roman"/>
          <w:b/>
          <w:color w:val="FF0000"/>
        </w:rPr>
        <w:t>7</w:t>
      </w:r>
      <w:r w:rsidRPr="004F5A4E">
        <w:rPr>
          <w:rFonts w:ascii="Times New Roman" w:hAnsi="Times New Roman" w:cs="Times New Roman"/>
          <w:b/>
          <w:color w:val="FF0000"/>
        </w:rPr>
        <w:tab/>
        <w:t>Regression models as machine learning in process optimization</w:t>
      </w:r>
    </w:p>
    <w:p w14:paraId="201AC6DE"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Most manufacturing processes involve multistage steps to produce accurate products. </w:t>
      </w:r>
      <w:proofErr w:type="spellStart"/>
      <w:r w:rsidRPr="005C1E1D">
        <w:rPr>
          <w:rFonts w:ascii="Times New Roman" w:hAnsi="Times New Roman" w:cs="Times New Roman"/>
          <w:bCs/>
        </w:rPr>
        <w:t>Papananias</w:t>
      </w:r>
      <w:proofErr w:type="spellEnd"/>
      <w:r w:rsidRPr="005C1E1D">
        <w:rPr>
          <w:rFonts w:ascii="Times New Roman" w:hAnsi="Times New Roman" w:cs="Times New Roman"/>
          <w:bCs/>
        </w:rPr>
        <w:t xml:space="preserve"> et al, 2019 developed a Bayesian linear regression model to estimate part quality of and associated uncertainties given in process monitoring data. The predicted results compared well with the experimental measurements and further a neural network model was developed which also showed similar results. It highlighted challenges to the model of evolution of more complex products, big data, and manufacturing intelligence. It also gave the suggestion to look at self-organising maps (SOM, Lieber et al, 2013) ,or principal component analysis for the consideration of process variables such as high sampling rates or large measurement uncertainties to reduce them. </w:t>
      </w:r>
    </w:p>
    <w:p w14:paraId="3E4C02D2"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A research paper concerned with engine oil aeration process step looked at a gaussian regression model used to correlate the identified features to measure oil aeration. The results were successful in the prediction of oil aeration to an uncertainty of +/-0.02 from the measured oil aeration values.  The model was trained using previous oil pressure data. The results also highlighted that importance of </w:t>
      </w:r>
      <w:r w:rsidRPr="005C1E1D">
        <w:rPr>
          <w:rFonts w:ascii="Times New Roman" w:hAnsi="Times New Roman" w:cs="Times New Roman"/>
          <w:bCs/>
        </w:rPr>
        <w:lastRenderedPageBreak/>
        <w:t>looking at sampling measure as the cases used showed overfitting. This was calculated from using the metrics of RMSE, root mean square deviation. (Kulkarni et al 2021</w:t>
      </w:r>
      <w:r>
        <w:rPr>
          <w:rFonts w:ascii="Times New Roman" w:hAnsi="Times New Roman" w:cs="Times New Roman"/>
          <w:bCs/>
        </w:rPr>
        <w:t>)</w:t>
      </w:r>
    </w:p>
    <w:p w14:paraId="051519C5"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Under Predictive tool performances, logistic regression as a machine learning model has been used for the reliability estimation for cutting tools using the variable vibration signals. It is using correlation analysis approach to estimate the reliability and failure time of the cutting tools. It concluded that by further looking at the mechanical knowledge and probability density functions of other variables could further enhance the model’s predictions on machine tool performances. (Chen et al, 2010)</w:t>
      </w:r>
    </w:p>
    <w:p w14:paraId="158A4820"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IBM Research has developed a process and system regression optimization service for optimising set points for process controls. The Process and System Regression Optimization service consists of three main components -- (1) Regression component and (2) Single Process Optimization component, and (3) System-wide Optimization component. The three components are used to model the problem at hand with the regression component being used to train one or more regression models based on historical data from the process or asset, and one of the optimization components used in combination with the trained model(s) to optimize the control points. </w:t>
      </w:r>
    </w:p>
    <w:p w14:paraId="74FDB7E2"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Datasets are trained on the API and then it uses various models of regression to make predictions requested. </w:t>
      </w:r>
    </w:p>
    <w:p w14:paraId="44844526"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It uses Mean Squared error and R2 as metrics to compare different regression algorithms. </w:t>
      </w:r>
    </w:p>
    <w:p w14:paraId="215D99F3"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Phan et al, 2021, used this IBM </w:t>
      </w:r>
      <w:proofErr w:type="spellStart"/>
      <w:r w:rsidRPr="005C1E1D">
        <w:rPr>
          <w:rFonts w:ascii="Times New Roman" w:hAnsi="Times New Roman" w:cs="Times New Roman"/>
          <w:bCs/>
        </w:rPr>
        <w:t>AutoAI</w:t>
      </w:r>
      <w:proofErr w:type="spellEnd"/>
      <w:r w:rsidRPr="005C1E1D">
        <w:rPr>
          <w:rFonts w:ascii="Times New Roman" w:hAnsi="Times New Roman" w:cs="Times New Roman"/>
          <w:bCs/>
        </w:rPr>
        <w:t xml:space="preserve"> toolkit for automated machine learning to search for the right learning algorithm and optimize its hyperparameters. They were able to restrict their models to decision tree, multivariate adaptive regression splines. Using cross validation to pick the best performance model. </w:t>
      </w:r>
    </w:p>
    <w:p w14:paraId="1EE7BC45" w14:textId="77777777" w:rsidR="00AD37C9" w:rsidRPr="005C1E1D" w:rsidRDefault="00AD37C9" w:rsidP="00AD37C9">
      <w:pPr>
        <w:spacing w:line="360" w:lineRule="auto"/>
        <w:rPr>
          <w:rFonts w:ascii="Times New Roman" w:hAnsi="Times New Roman" w:cs="Times New Roman"/>
          <w:bCs/>
        </w:rPr>
      </w:pPr>
      <w:proofErr w:type="spellStart"/>
      <w:r w:rsidRPr="005C1E1D">
        <w:rPr>
          <w:rFonts w:ascii="Times New Roman" w:hAnsi="Times New Roman" w:cs="Times New Roman"/>
          <w:bCs/>
        </w:rPr>
        <w:t>Hassani</w:t>
      </w:r>
      <w:proofErr w:type="spellEnd"/>
      <w:r w:rsidRPr="005C1E1D">
        <w:rPr>
          <w:rFonts w:ascii="Times New Roman" w:hAnsi="Times New Roman" w:cs="Times New Roman"/>
          <w:bCs/>
        </w:rPr>
        <w:t xml:space="preserve"> et al, looked at the efficiency of the equipment rather than the product process in manufacturing, the methodology included a case study where the data was based on results from 2 machines. The applied methodology included data preparation, exploratory analysis of the data and creating training sets and applying various models. Including support vector regression, random forest. Model accuracy was calculated with and with cross validation. It is the same methodology for optimization of equipment as is process</w:t>
      </w:r>
    </w:p>
    <w:p w14:paraId="3B2E775D" w14:textId="77777777" w:rsidR="00AD37C9" w:rsidRPr="004F5A4E" w:rsidRDefault="00AD37C9" w:rsidP="00AD37C9">
      <w:pPr>
        <w:spacing w:line="360" w:lineRule="auto"/>
        <w:rPr>
          <w:rFonts w:ascii="Times New Roman" w:hAnsi="Times New Roman" w:cs="Times New Roman"/>
          <w:b/>
          <w:bCs/>
          <w:color w:val="FF0000"/>
        </w:rPr>
      </w:pPr>
      <w:r w:rsidRPr="004F5A4E">
        <w:rPr>
          <w:rFonts w:ascii="Times New Roman" w:hAnsi="Times New Roman" w:cs="Times New Roman"/>
          <w:b/>
          <w:bCs/>
          <w:color w:val="FF0000"/>
        </w:rPr>
        <w:t>4.</w:t>
      </w:r>
      <w:r>
        <w:rPr>
          <w:rFonts w:ascii="Times New Roman" w:hAnsi="Times New Roman" w:cs="Times New Roman"/>
          <w:b/>
          <w:bCs/>
          <w:color w:val="FF0000"/>
        </w:rPr>
        <w:t>8</w:t>
      </w:r>
      <w:r w:rsidRPr="004F5A4E">
        <w:rPr>
          <w:rFonts w:ascii="Times New Roman" w:hAnsi="Times New Roman" w:cs="Times New Roman"/>
          <w:b/>
          <w:bCs/>
          <w:color w:val="FF0000"/>
        </w:rPr>
        <w:t xml:space="preserve"> </w:t>
      </w:r>
      <w:r w:rsidRPr="004F5A4E">
        <w:rPr>
          <w:rFonts w:ascii="Times New Roman" w:hAnsi="Times New Roman" w:cs="Times New Roman"/>
          <w:b/>
          <w:bCs/>
          <w:color w:val="FF0000"/>
        </w:rPr>
        <w:tab/>
        <w:t>Deep Learning via Neural Networks</w:t>
      </w:r>
    </w:p>
    <w:p w14:paraId="00A5EB87" w14:textId="77777777" w:rsidR="00AD37C9" w:rsidRPr="00F15E03" w:rsidRDefault="00AD37C9" w:rsidP="00AD37C9">
      <w:pPr>
        <w:spacing w:line="360" w:lineRule="auto"/>
        <w:rPr>
          <w:rFonts w:ascii="Times New Roman" w:hAnsi="Times New Roman" w:cs="Times New Roman"/>
        </w:rPr>
      </w:pPr>
      <w:r>
        <w:rPr>
          <w:rFonts w:ascii="Times New Roman" w:hAnsi="Times New Roman" w:cs="Times New Roman"/>
        </w:rPr>
        <w:t xml:space="preserve">Deep learning provides advance analytics tools for processing and analysing big manufacturing data. It is seen as a breakthrough solution to the challenges of multimodal data, the high dimensionality of feature space and multicollinearity among data measurements. It has applications in speech recognition, image recondition, it allows automatically processing of data towards highly nonlinear </w:t>
      </w:r>
      <w:r>
        <w:rPr>
          <w:rFonts w:ascii="Times New Roman" w:hAnsi="Times New Roman" w:cs="Times New Roman"/>
        </w:rPr>
        <w:lastRenderedPageBreak/>
        <w:t xml:space="preserve">and complex feature abstraction via a cascade of multiple layers, (Wang et al, 2018, Rivas et al, Manami et al, 2023, </w:t>
      </w:r>
      <w:r w:rsidRPr="00950565">
        <w:rPr>
          <w:rFonts w:ascii="Times New Roman" w:eastAsia="Times New Roman" w:hAnsi="Times New Roman" w:cs="Times New Roman"/>
          <w:sz w:val="24"/>
          <w:szCs w:val="24"/>
          <w:lang w:eastAsia="en-GB"/>
        </w:rPr>
        <w:t>Trask, A.W., 2019</w:t>
      </w:r>
      <w:r>
        <w:rPr>
          <w:rFonts w:ascii="Times New Roman" w:eastAsia="Times New Roman" w:hAnsi="Times New Roman" w:cs="Times New Roman"/>
          <w:sz w:val="24"/>
          <w:szCs w:val="24"/>
          <w:lang w:eastAsia="en-GB"/>
        </w:rPr>
        <w:t>,</w:t>
      </w:r>
      <w:r w:rsidRPr="00950565">
        <w:rPr>
          <w:rFonts w:ascii="Times New Roman" w:eastAsia="Times New Roman" w:hAnsi="Times New Roman" w:cs="Times New Roman"/>
          <w:sz w:val="24"/>
          <w:szCs w:val="24"/>
          <w:lang w:eastAsia="en-GB"/>
        </w:rPr>
        <w:t xml:space="preserve"> Chollet, </w:t>
      </w:r>
      <w:r>
        <w:rPr>
          <w:rFonts w:ascii="Times New Roman" w:eastAsia="Times New Roman" w:hAnsi="Times New Roman" w:cs="Times New Roman"/>
          <w:sz w:val="24"/>
          <w:szCs w:val="24"/>
          <w:lang w:eastAsia="en-GB"/>
        </w:rPr>
        <w:t>et al</w:t>
      </w:r>
      <w:r w:rsidRPr="00950565">
        <w:rPr>
          <w:rFonts w:ascii="Times New Roman" w:eastAsia="Times New Roman" w:hAnsi="Times New Roman" w:cs="Times New Roman"/>
          <w:sz w:val="24"/>
          <w:szCs w:val="24"/>
          <w:lang w:eastAsia="en-GB"/>
        </w:rPr>
        <w:t>., 2021</w:t>
      </w:r>
      <w:r>
        <w:rPr>
          <w:rFonts w:ascii="Times New Roman" w:eastAsia="Times New Roman" w:hAnsi="Times New Roman" w:cs="Times New Roman"/>
          <w:sz w:val="24"/>
          <w:szCs w:val="24"/>
          <w:lang w:eastAsia="en-GB"/>
        </w:rPr>
        <w:t>). The following review looks at its application in process optimizations in manufacturing.</w:t>
      </w:r>
    </w:p>
    <w:p w14:paraId="78494B1E"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Pfrommer et al, 2018, used ANN as a surrogate model to optimize the draping process of textiles. He used the surrogacy process to eliminate the costly process of trial experimentation that is often the approach for process optimization. The study achieved improved results using surrogacy with deep ANN but highlighted the importance of the training data and the sampling.</w:t>
      </w:r>
    </w:p>
    <w:p w14:paraId="2ED3BD21"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A combination of a neural networks with a genetic algorithm to predict critical parameters in a particle board and axial flow designs manufacturing process. The Genetic algorithm was then applied to the trained NN to determine the optimum values using the parameters successfully. (Cook et al, 2000, Liu et al 2023)</w:t>
      </w:r>
    </w:p>
    <w:p w14:paraId="0C0B6A57"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Fang et al, 2019, learned from Chen and Wang et al, 2013 studies to forecast the cycle time in a wafer fabrication factory using a fuzzy back propagation network. Chens et al studies showed that the NN models lacked generalization and fitting capabilities to deal todays big manufacturing data. It also highlighted the importance of considering expertise for feature extraction to reduce the input dimensionality. Fang et al, 2019 considered all this in their study of shop floor real time job remaining time prediction. They used a Deep stacked sparse Autoencoder to deal with every changing manufacturing floor. In its conclusion it suggested looking at LSTM, long short time models to analyse time series problems and find bottlenecks in the production line. It also suggests reinforcement learning to help with self-learning in the production control and optimization.</w:t>
      </w:r>
    </w:p>
    <w:p w14:paraId="2CFB4CCB" w14:textId="77777777" w:rsidR="00AD37C9"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A Comparison between ARIMA, LSTM and GRU models was done on time series forecasting for bitcoin technology. ARIMA, Autoregressive integrated Moving average, turned out to be the better model, followed by the GRU model gated recurrent network whereas LSTM allows the tracking the dependencies of new observations with past ones. This study gave details on the methodology on creating and comparing types a recurrent network, with certain parameters and evaluation metrics. It highlighted the importance of data normalization, using Scikit-learn making it easier for the network model to learn. Another highlight from these studies was the importance of the architecture of the neural network itself and optimisation of these methods (Yamack et al, 2019, </w:t>
      </w:r>
      <w:proofErr w:type="spellStart"/>
      <w:r w:rsidRPr="005C1E1D">
        <w:rPr>
          <w:rFonts w:ascii="Times New Roman" w:hAnsi="Times New Roman" w:cs="Times New Roman"/>
        </w:rPr>
        <w:t>kuric</w:t>
      </w:r>
      <w:proofErr w:type="spellEnd"/>
      <w:r w:rsidRPr="005C1E1D">
        <w:rPr>
          <w:rFonts w:ascii="Times New Roman" w:hAnsi="Times New Roman" w:cs="Times New Roman"/>
        </w:rPr>
        <w:t xml:space="preserve"> et al, 2022, Sun et al, 2019).</w:t>
      </w:r>
    </w:p>
    <w:p w14:paraId="3FBDE2A2" w14:textId="77777777" w:rsidR="00AD37C9" w:rsidRDefault="00AD37C9" w:rsidP="00AD37C9">
      <w:pPr>
        <w:spacing w:line="360" w:lineRule="auto"/>
        <w:rPr>
          <w:rFonts w:ascii="Times New Roman" w:hAnsi="Times New Roman" w:cs="Times New Roman"/>
        </w:rPr>
      </w:pPr>
    </w:p>
    <w:p w14:paraId="72AC475A"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The deaeration time prediction task is essentially a time series prediction task. Time series can be defined the time of occurrence of the series of quantities of some investigated parameter, </w:t>
      </w:r>
      <w:r>
        <w:rPr>
          <w:rFonts w:ascii="Times New Roman" w:hAnsi="Times New Roman" w:cs="Times New Roman"/>
        </w:rPr>
        <w:t>(</w:t>
      </w:r>
      <w:proofErr w:type="spellStart"/>
      <w:r w:rsidRPr="005C1E1D">
        <w:rPr>
          <w:rFonts w:ascii="Times New Roman" w:hAnsi="Times New Roman" w:cs="Times New Roman"/>
        </w:rPr>
        <w:t>Kuric</w:t>
      </w:r>
      <w:proofErr w:type="spellEnd"/>
      <w:r w:rsidRPr="005C1E1D">
        <w:rPr>
          <w:rFonts w:ascii="Times New Roman" w:hAnsi="Times New Roman" w:cs="Times New Roman"/>
        </w:rPr>
        <w:t xml:space="preserve"> et al, 2022</w:t>
      </w:r>
      <w:r>
        <w:rPr>
          <w:rFonts w:ascii="Times New Roman" w:hAnsi="Times New Roman" w:cs="Times New Roman"/>
        </w:rPr>
        <w:t>)</w:t>
      </w:r>
      <w:r w:rsidRPr="005C1E1D">
        <w:rPr>
          <w:rFonts w:ascii="Times New Roman" w:hAnsi="Times New Roman" w:cs="Times New Roman"/>
        </w:rPr>
        <w:t xml:space="preserve">.  The time series is used to monitor time changes and monitor trends in the development of the </w:t>
      </w:r>
      <w:r w:rsidRPr="005C1E1D">
        <w:rPr>
          <w:rFonts w:ascii="Times New Roman" w:hAnsi="Times New Roman" w:cs="Times New Roman"/>
        </w:rPr>
        <w:lastRenderedPageBreak/>
        <w:t>examined parameter. The most used models in research and practice for time series prediction are linear autoregressive models (AR and ARX), LSTM neural networks, moving average mode (MA) and autoregressive moving average (ARMA), (</w:t>
      </w:r>
      <w:proofErr w:type="spellStart"/>
      <w:r w:rsidRPr="005C1E1D">
        <w:rPr>
          <w:rFonts w:ascii="Times New Roman" w:hAnsi="Times New Roman" w:cs="Times New Roman"/>
        </w:rPr>
        <w:t>Kuric</w:t>
      </w:r>
      <w:proofErr w:type="spellEnd"/>
      <w:r w:rsidRPr="005C1E1D">
        <w:rPr>
          <w:rFonts w:ascii="Times New Roman" w:hAnsi="Times New Roman" w:cs="Times New Roman"/>
        </w:rPr>
        <w:t xml:space="preserve"> et al.,2022).</w:t>
      </w:r>
    </w:p>
    <w:p w14:paraId="563A341E"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Yamack et al, 2019 conducted a comparison between three different machine learning models in making a time series prediction. The three were ARIMA (Auto regressive integrate moving average), LSTM (Long Short-term Memory) and GRU (Gate recurrent Unit). The topic was predicting the price of Bitcoin. This research compared all three models by accuracy (measured by MAPE and RMSE) and time. It concluded that the outcomes could have been of effected by the parameters that were chosen and the total amount of data used.</w:t>
      </w:r>
    </w:p>
    <w:p w14:paraId="11EE3672" w14:textId="77777777" w:rsidR="00AD37C9" w:rsidRPr="005C1E1D" w:rsidRDefault="00AD37C9" w:rsidP="00AD37C9">
      <w:pPr>
        <w:shd w:val="clear" w:color="auto" w:fill="FFFFFF"/>
        <w:spacing w:after="0" w:line="360" w:lineRule="auto"/>
        <w:rPr>
          <w:rFonts w:ascii="Times New Roman" w:hAnsi="Times New Roman" w:cs="Times New Roman"/>
        </w:rPr>
      </w:pPr>
    </w:p>
    <w:p w14:paraId="7AAB7B31"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Fang </w:t>
      </w:r>
      <w:proofErr w:type="spellStart"/>
      <w:r w:rsidRPr="005C1E1D">
        <w:rPr>
          <w:rFonts w:ascii="Times New Roman" w:hAnsi="Times New Roman" w:cs="Times New Roman"/>
        </w:rPr>
        <w:t>el</w:t>
      </w:r>
      <w:proofErr w:type="spellEnd"/>
      <w:r w:rsidRPr="005C1E1D">
        <w:rPr>
          <w:rFonts w:ascii="Times New Roman" w:hAnsi="Times New Roman" w:cs="Times New Roman"/>
        </w:rPr>
        <w:t xml:space="preserve"> al.,2019 examined the time predictions to complete a job in a discrete manufacturing system using a deep learning-based approach. A deep Stacked sparse autoencoder (S-SAE) model was designed to enable a machine algorithm to learn highly varying status of manufacturing for prediction. In this research the performance was compared to different models, such as linear regression, back propagation neural networks, multi- layer neural networks and deep brief neural networks. To do this, the above models were trained and tested using the same dataset via a fivefold cross-validation. He concludes that future work, includes using LSTM neural networks to analyse time series in production. </w:t>
      </w:r>
    </w:p>
    <w:p w14:paraId="6AE0B433" w14:textId="77777777" w:rsidR="00AD37C9" w:rsidRPr="004F5A4E" w:rsidRDefault="00AD37C9" w:rsidP="00AD37C9">
      <w:pPr>
        <w:spacing w:line="360" w:lineRule="auto"/>
        <w:rPr>
          <w:rFonts w:ascii="Times New Roman" w:hAnsi="Times New Roman" w:cs="Times New Roman"/>
          <w:b/>
          <w:color w:val="FF0000"/>
        </w:rPr>
      </w:pPr>
      <w:r w:rsidRPr="004F5A4E">
        <w:rPr>
          <w:rFonts w:ascii="Times New Roman" w:hAnsi="Times New Roman" w:cs="Times New Roman"/>
          <w:b/>
          <w:color w:val="FF0000"/>
        </w:rPr>
        <w:t>4.</w:t>
      </w:r>
      <w:r>
        <w:rPr>
          <w:rFonts w:ascii="Times New Roman" w:hAnsi="Times New Roman" w:cs="Times New Roman"/>
          <w:b/>
          <w:color w:val="FF0000"/>
        </w:rPr>
        <w:t>9</w:t>
      </w:r>
      <w:r>
        <w:rPr>
          <w:rFonts w:ascii="Times New Roman" w:hAnsi="Times New Roman" w:cs="Times New Roman"/>
          <w:b/>
          <w:color w:val="FF0000"/>
        </w:rPr>
        <w:tab/>
      </w:r>
      <w:r w:rsidRPr="004F5A4E">
        <w:rPr>
          <w:rFonts w:ascii="Times New Roman" w:hAnsi="Times New Roman" w:cs="Times New Roman"/>
          <w:b/>
          <w:color w:val="FF0000"/>
        </w:rPr>
        <w:t>Data sources, collection, and Preparation for machine learning in production process optimization</w:t>
      </w:r>
    </w:p>
    <w:p w14:paraId="496E02BC" w14:textId="77777777" w:rsidR="00AD37C9" w:rsidRPr="00D53C58" w:rsidRDefault="00AD37C9" w:rsidP="00AD37C9">
      <w:pPr>
        <w:spacing w:line="360" w:lineRule="auto"/>
        <w:rPr>
          <w:rFonts w:ascii="Times New Roman" w:hAnsi="Times New Roman" w:cs="Times New Roman"/>
          <w:bCs/>
        </w:rPr>
      </w:pPr>
      <w:r w:rsidRPr="00D53C58">
        <w:rPr>
          <w:rFonts w:ascii="Times New Roman" w:hAnsi="Times New Roman" w:cs="Times New Roman"/>
          <w:bCs/>
        </w:rPr>
        <w:t xml:space="preserve">These are the most important activities of building a machine learning model. It is important to collect the relevant data and create a proper dataset. Data sources can be external and internal. In this research, support for data and information communications come from various industrial information systems which is integrated. Support systems are Manufacturing execution systems (MES), supervisory control and data acquisition (SCADA) system and the programmable logic controller system (PLC) which directly controls the reaction parameters of machines and warehouse management system (WMS). The SCADA system is where production data is acquired, and it is stored on the relational database system called shopfloor system. (Min et al, 2019) </w:t>
      </w:r>
    </w:p>
    <w:p w14:paraId="1C6BCA07"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This data can be unstructured, and need to be prepared, by screening for duplicate data, missing data, irrelevant data records. Extraction of indicators and features by labelling the data that will be needed in the learning/training process. Data needs to be mapped depending on the knowledge of what it is going to be used for. (Lee et al, 2019, Min et al , 2019). </w:t>
      </w:r>
    </w:p>
    <w:p w14:paraId="6E323F50"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The data for this research was originally stored on the manufacturing shopfloor database system. For each batch produced, each production process time step was recorded. By selecting the production </w:t>
      </w:r>
      <w:r w:rsidRPr="005C1E1D">
        <w:rPr>
          <w:rFonts w:ascii="Times New Roman" w:hAnsi="Times New Roman" w:cs="Times New Roman"/>
          <w:bCs/>
        </w:rPr>
        <w:lastRenderedPageBreak/>
        <w:t xml:space="preserve">time, we were able to request via SQL query all material batch details that had a deaerating step in their process. Therefore, reducing the amount of data was sent and stored as a CSV file.  This data will need to be prepared as stated above by Lee et al before it can be passed to a machine learning model. </w:t>
      </w:r>
    </w:p>
    <w:p w14:paraId="18B3D8ED" w14:textId="77777777" w:rsidR="00AD37C9" w:rsidRPr="004F5A4E" w:rsidRDefault="00AD37C9" w:rsidP="00AD37C9">
      <w:pPr>
        <w:spacing w:line="360" w:lineRule="auto"/>
        <w:rPr>
          <w:rFonts w:ascii="Times New Roman" w:hAnsi="Times New Roman" w:cs="Times New Roman"/>
          <w:b/>
          <w:color w:val="FF0000"/>
        </w:rPr>
      </w:pPr>
      <w:r w:rsidRPr="004F5A4E">
        <w:rPr>
          <w:rFonts w:ascii="Times New Roman" w:hAnsi="Times New Roman" w:cs="Times New Roman"/>
          <w:b/>
          <w:color w:val="FF0000"/>
        </w:rPr>
        <w:t>4.</w:t>
      </w:r>
      <w:r>
        <w:rPr>
          <w:rFonts w:ascii="Times New Roman" w:hAnsi="Times New Roman" w:cs="Times New Roman"/>
          <w:b/>
          <w:color w:val="FF0000"/>
        </w:rPr>
        <w:t>10</w:t>
      </w:r>
      <w:r w:rsidRPr="004F5A4E">
        <w:rPr>
          <w:rFonts w:ascii="Times New Roman" w:hAnsi="Times New Roman" w:cs="Times New Roman"/>
          <w:b/>
          <w:color w:val="FF0000"/>
        </w:rPr>
        <w:tab/>
        <w:t xml:space="preserve">Model training </w:t>
      </w:r>
    </w:p>
    <w:p w14:paraId="4695AF20"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Once the dataset is established, it needs to be split into three subsets: Training, validation, and test sets. There is no optimal proportional for splitting, according to research, the rule of thumb was 70% for training and 15% for both validation and testing. It depends on the size of the dataset, (Barkov, 2019., </w:t>
      </w:r>
      <w:proofErr w:type="spellStart"/>
      <w:r w:rsidRPr="005C1E1D">
        <w:rPr>
          <w:rFonts w:ascii="Times New Roman" w:hAnsi="Times New Roman" w:cs="Times New Roman"/>
          <w:bCs/>
        </w:rPr>
        <w:t>Rajasekaran</w:t>
      </w:r>
      <w:proofErr w:type="spellEnd"/>
      <w:r w:rsidRPr="005C1E1D">
        <w:rPr>
          <w:rFonts w:ascii="Times New Roman" w:hAnsi="Times New Roman" w:cs="Times New Roman"/>
          <w:bCs/>
        </w:rPr>
        <w:t xml:space="preserve"> et al, 2022) The training set is used to build the model, validation set will be used to choose the machine learning algorithm and find the best values for hyperparameters, and test set will be used to assess the model,</w:t>
      </w:r>
    </w:p>
    <w:p w14:paraId="776C2CD9"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To train the machine learning model, the collected data must be divided up into training and test sets, which are randomly divided by 70:30 ratio of the entire data set. (Cavalcante et al, 2019, </w:t>
      </w:r>
      <w:proofErr w:type="spellStart"/>
      <w:r w:rsidRPr="005C1E1D">
        <w:rPr>
          <w:rFonts w:ascii="Times New Roman" w:hAnsi="Times New Roman" w:cs="Times New Roman"/>
          <w:bCs/>
        </w:rPr>
        <w:t>Goli</w:t>
      </w:r>
      <w:proofErr w:type="spellEnd"/>
      <w:r w:rsidRPr="005C1E1D">
        <w:rPr>
          <w:rFonts w:ascii="Times New Roman" w:hAnsi="Times New Roman" w:cs="Times New Roman"/>
          <w:bCs/>
        </w:rPr>
        <w:t xml:space="preserve"> et al, 2019). </w:t>
      </w:r>
    </w:p>
    <w:p w14:paraId="0C0172F4" w14:textId="77777777" w:rsidR="00AD37C9" w:rsidRPr="007B7837" w:rsidRDefault="00AD37C9" w:rsidP="00AD37C9">
      <w:pPr>
        <w:spacing w:line="360" w:lineRule="auto"/>
        <w:rPr>
          <w:rFonts w:ascii="Times New Roman" w:hAnsi="Times New Roman" w:cs="Times New Roman"/>
          <w:bCs/>
        </w:rPr>
      </w:pPr>
      <w:r w:rsidRPr="005C1E1D">
        <w:rPr>
          <w:rFonts w:ascii="Times New Roman" w:hAnsi="Times New Roman" w:cs="Times New Roman"/>
          <w:bCs/>
        </w:rPr>
        <w:t>In only one research literature, it mentions the two types of infrastructure, data collection, which we discussed earlier, and it readily applied in industry, however the second type is model training. It consists of cloud computing, big data analysis and machine learning. Cloud computing is used to support the collection and selection and analysing of data from ambient environments using centralised methods. To successfully implement machine learning, it requires a training set. It also requires the ability to continuously learning from training data to improve. For this, a presence of good computing memory so that the knowledge discovered by the trained datasets will be well -stored. In terms of IT infrastructure, security, privacy, and resource constraints need to be considered. (Sing et al 2020)</w:t>
      </w:r>
    </w:p>
    <w:p w14:paraId="2EA3A055" w14:textId="77777777" w:rsidR="00AD37C9" w:rsidRPr="004F5A4E" w:rsidRDefault="00AD37C9" w:rsidP="00AD37C9">
      <w:pPr>
        <w:shd w:val="clear" w:color="auto" w:fill="FFFFFF"/>
        <w:spacing w:after="0" w:line="360" w:lineRule="auto"/>
        <w:rPr>
          <w:rFonts w:ascii="Times New Roman" w:hAnsi="Times New Roman" w:cs="Times New Roman"/>
          <w:b/>
          <w:bCs/>
          <w:color w:val="FF0000"/>
        </w:rPr>
      </w:pPr>
      <w:r w:rsidRPr="004F5A4E">
        <w:rPr>
          <w:rFonts w:ascii="Times New Roman" w:hAnsi="Times New Roman" w:cs="Times New Roman"/>
          <w:b/>
          <w:bCs/>
          <w:color w:val="FF0000"/>
        </w:rPr>
        <w:t>4.</w:t>
      </w:r>
      <w:r>
        <w:rPr>
          <w:rFonts w:ascii="Times New Roman" w:hAnsi="Times New Roman" w:cs="Times New Roman"/>
          <w:b/>
          <w:bCs/>
          <w:color w:val="FF0000"/>
        </w:rPr>
        <w:t>11</w:t>
      </w:r>
      <w:r w:rsidRPr="004F5A4E">
        <w:rPr>
          <w:rFonts w:ascii="Times New Roman" w:hAnsi="Times New Roman" w:cs="Times New Roman"/>
          <w:b/>
          <w:bCs/>
          <w:color w:val="FF0000"/>
        </w:rPr>
        <w:tab/>
        <w:t xml:space="preserve">The Deaeration Process in Beverage Industry  </w:t>
      </w:r>
    </w:p>
    <w:p w14:paraId="564A9E5D" w14:textId="77777777" w:rsidR="00AD37C9" w:rsidRPr="005C1E1D" w:rsidRDefault="00AD37C9" w:rsidP="00AD37C9">
      <w:pPr>
        <w:shd w:val="clear" w:color="auto" w:fill="FFFFFF"/>
        <w:spacing w:after="0" w:line="360" w:lineRule="auto"/>
        <w:rPr>
          <w:rFonts w:ascii="Times New Roman" w:hAnsi="Times New Roman" w:cs="Times New Roman"/>
        </w:rPr>
      </w:pPr>
    </w:p>
    <w:p w14:paraId="07AA4C8D"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It plays a crucial role in ensuring the quality and shelf life of the final product which was documented by </w:t>
      </w:r>
      <w:proofErr w:type="spellStart"/>
      <w:r w:rsidRPr="005C1E1D">
        <w:rPr>
          <w:rFonts w:ascii="Times New Roman" w:hAnsi="Times New Roman" w:cs="Times New Roman"/>
        </w:rPr>
        <w:t>Feilner</w:t>
      </w:r>
      <w:proofErr w:type="spellEnd"/>
      <w:r w:rsidRPr="005C1E1D">
        <w:rPr>
          <w:rFonts w:ascii="Times New Roman" w:hAnsi="Times New Roman" w:cs="Times New Roman"/>
        </w:rPr>
        <w:t xml:space="preserve"> et al. It involves the removal of dissolved gases such as oxygen from the beverage. The deaeration time must be carefully calibrated to achieve optimal results with the goal of preserving the desired sensory characteristic and stability of the beverage (Paquin et al, 2009). </w:t>
      </w:r>
    </w:p>
    <w:p w14:paraId="2B476CE1"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There are many process parameters that can affect the length of deaeration time a beverage batch needs. Examples of process parameters include the type of final product to be produced, the equipment used, the initial methods of addition and nature of raw material added, temperature and pressure factors. Optimization of these parameters can lead to a lower deaeration time thus an increased efficient process without compromising the final product quality and stability. </w:t>
      </w:r>
    </w:p>
    <w:p w14:paraId="6E28BB4B"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lastRenderedPageBreak/>
        <w:t xml:space="preserve">Industries acquire huge amounts of data throughout the process production stages through sensors and other data collection forms. To optimize these parameters, this data needs to be interpreted and analysed. One method of doing this is Machine Learning, subfield of artificial Intelligence. </w:t>
      </w:r>
    </w:p>
    <w:p w14:paraId="2BA617FF" w14:textId="77777777" w:rsidR="00AD37C9" w:rsidRPr="005C1E1D"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Machine Learning has successfully been applied to many areas in manufacturing, the focus area for this research is the prediction and improvement and manufacturing process optimization, (Ismail et al, 2021). </w:t>
      </w:r>
    </w:p>
    <w:p w14:paraId="1DF34CE8" w14:textId="77777777" w:rsidR="00AD37C9" w:rsidRDefault="00AD37C9" w:rsidP="00AD37C9">
      <w:pPr>
        <w:shd w:val="clear" w:color="auto" w:fill="FFFFFF"/>
        <w:spacing w:after="0" w:line="360" w:lineRule="auto"/>
        <w:rPr>
          <w:rFonts w:ascii="Times New Roman" w:hAnsi="Times New Roman" w:cs="Times New Roman"/>
        </w:rPr>
      </w:pPr>
    </w:p>
    <w:p w14:paraId="19DA2DC2" w14:textId="77777777" w:rsidR="00AD37C9" w:rsidRPr="00357E18" w:rsidRDefault="00AD37C9" w:rsidP="00AD37C9">
      <w:pPr>
        <w:pStyle w:val="ListParagraph"/>
        <w:numPr>
          <w:ilvl w:val="1"/>
          <w:numId w:val="46"/>
        </w:numPr>
        <w:shd w:val="clear" w:color="auto" w:fill="FFFFFF"/>
        <w:spacing w:after="0" w:line="360" w:lineRule="auto"/>
        <w:rPr>
          <w:rFonts w:ascii="Times New Roman" w:hAnsi="Times New Roman" w:cs="Times New Roman"/>
          <w:b/>
          <w:bCs/>
          <w:color w:val="FF0000"/>
        </w:rPr>
      </w:pPr>
      <w:r w:rsidRPr="00357E18">
        <w:rPr>
          <w:rFonts w:ascii="Times New Roman" w:hAnsi="Times New Roman" w:cs="Times New Roman"/>
          <w:b/>
          <w:bCs/>
          <w:color w:val="FF0000"/>
        </w:rPr>
        <w:t xml:space="preserve">Conclusions </w:t>
      </w:r>
    </w:p>
    <w:p w14:paraId="621A3E45" w14:textId="77777777" w:rsidR="00AD37C9" w:rsidRPr="00357E18" w:rsidRDefault="00AD37C9" w:rsidP="00AD37C9">
      <w:pPr>
        <w:pStyle w:val="ListParagraph"/>
        <w:shd w:val="clear" w:color="auto" w:fill="FFFFFF"/>
        <w:spacing w:after="0" w:line="360" w:lineRule="auto"/>
        <w:ind w:left="1080"/>
        <w:rPr>
          <w:rFonts w:ascii="Times New Roman" w:hAnsi="Times New Roman" w:cs="Times New Roman"/>
          <w:b/>
          <w:bCs/>
          <w:color w:val="FF0000"/>
        </w:rPr>
      </w:pPr>
    </w:p>
    <w:p w14:paraId="23D3D242" w14:textId="77777777" w:rsidR="00AD37C9" w:rsidRDefault="00AD37C9" w:rsidP="00AD37C9">
      <w:pPr>
        <w:shd w:val="clear" w:color="auto" w:fill="FFFFFF"/>
        <w:spacing w:after="0" w:line="360" w:lineRule="auto"/>
        <w:rPr>
          <w:rFonts w:ascii="Times New Roman" w:hAnsi="Times New Roman" w:cs="Times New Roman"/>
        </w:rPr>
      </w:pPr>
      <w:r w:rsidRPr="005C1E1D">
        <w:rPr>
          <w:rFonts w:ascii="Times New Roman" w:hAnsi="Times New Roman" w:cs="Times New Roman"/>
        </w:rPr>
        <w:t xml:space="preserve">When researching the use of machine learning in manufacturing, the largest theme running is Industry 4.0 and smart factories. This was introduced in 2016, otherwise known as the fourth industry revolution, </w:t>
      </w:r>
      <w:r>
        <w:rPr>
          <w:rFonts w:ascii="Times New Roman" w:hAnsi="Times New Roman" w:cs="Times New Roman"/>
        </w:rPr>
        <w:t>(</w:t>
      </w:r>
      <w:r w:rsidRPr="005C1E1D">
        <w:rPr>
          <w:rFonts w:ascii="Times New Roman" w:hAnsi="Times New Roman" w:cs="Times New Roman"/>
        </w:rPr>
        <w:t>Rai et al, 2021</w:t>
      </w:r>
      <w:r>
        <w:rPr>
          <w:rFonts w:ascii="Times New Roman" w:hAnsi="Times New Roman" w:cs="Times New Roman"/>
        </w:rPr>
        <w:t>)</w:t>
      </w:r>
      <w:r w:rsidRPr="005C1E1D">
        <w:rPr>
          <w:rFonts w:ascii="Times New Roman" w:hAnsi="Times New Roman" w:cs="Times New Roman"/>
        </w:rPr>
        <w:t>. Machine learning has a major role in this revolution where it enables the generation of actionable intelligence by processing the collected data to increase manufacturing efficiency with changing the required resources or process. In other words, make manufacturing smarter, (Aksa et al, 2021).</w:t>
      </w:r>
    </w:p>
    <w:p w14:paraId="1035E4C1" w14:textId="77777777" w:rsidR="00AD37C9" w:rsidRDefault="00AD37C9" w:rsidP="00AD37C9">
      <w:pPr>
        <w:shd w:val="clear" w:color="auto" w:fill="FFFFFF"/>
        <w:spacing w:after="0" w:line="360" w:lineRule="auto"/>
        <w:rPr>
          <w:rFonts w:ascii="Times New Roman" w:hAnsi="Times New Roman" w:cs="Times New Roman"/>
        </w:rPr>
      </w:pPr>
      <w:r>
        <w:rPr>
          <w:rFonts w:ascii="Times New Roman" w:hAnsi="Times New Roman" w:cs="Times New Roman"/>
        </w:rPr>
        <w:t>From the above literature review, the most common thread is the use of more than one machine learning model to assess data and make predictions. A important aspect of all, is the data itself, its collection and preparation in order to understand the relationships and trends from it and that’s even before applying any machine learning model to it. The type of data, whether is labelled, structured  , or unstructured will affect the machine learning model of choice. The methodology applied to the various research uses the same steps and will be helpful in this research as will the metrics suggested being used to evaluate the predictions and trends.</w:t>
      </w:r>
    </w:p>
    <w:p w14:paraId="28A5DA83" w14:textId="77777777" w:rsidR="00CD4FB9" w:rsidRPr="003605A2" w:rsidRDefault="00CD4FB9" w:rsidP="00D60C38">
      <w:pPr>
        <w:spacing w:after="0"/>
        <w:contextualSpacing/>
        <w:jc w:val="both"/>
        <w:rPr>
          <w:rFonts w:ascii="Times New Roman" w:hAnsi="Times New Roman" w:cs="Times New Roman"/>
          <w:color w:val="auto"/>
        </w:rPr>
      </w:pPr>
    </w:p>
    <w:p w14:paraId="5239DEDB" w14:textId="77777777" w:rsidR="002A54CB" w:rsidRDefault="002A54CB" w:rsidP="004964FA">
      <w:pPr>
        <w:pStyle w:val="Heading1"/>
        <w:numPr>
          <w:ilvl w:val="0"/>
          <w:numId w:val="35"/>
        </w:numPr>
        <w:jc w:val="both"/>
      </w:pPr>
      <w:r w:rsidRPr="003605A2">
        <w:t>Chapter 4: Methodology</w:t>
      </w:r>
    </w:p>
    <w:p w14:paraId="43359B79" w14:textId="442DE6CB"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As a rule, research methodologies form two distinct groups namely primary and secondary data (Saunders, Lewis and Thornhill, 2012).  Primary data is collected specifically in order to answer the research questions posed at the start of this paper, secondary data is collected for some other use and is then applied to this data.  As can be expected, within both areas there are different types of collection methods that can be applied.  The purpose of this section is to outline the collection strategy or strategies that work best in the author’s opinion to answer the research questions posed in </w:t>
      </w:r>
      <w:r>
        <w:rPr>
          <w:rFonts w:ascii="Times New Roman" w:hAnsi="Times New Roman" w:cs="Times New Roman"/>
          <w:sz w:val="24"/>
          <w:szCs w:val="24"/>
        </w:rPr>
        <w:t xml:space="preserve">Section 1 </w:t>
      </w:r>
      <w:r w:rsidRPr="004964FA">
        <w:rPr>
          <w:rFonts w:ascii="Times New Roman" w:hAnsi="Times New Roman" w:cs="Times New Roman"/>
          <w:sz w:val="24"/>
          <w:szCs w:val="24"/>
        </w:rPr>
        <w:t>above.</w:t>
      </w:r>
    </w:p>
    <w:p w14:paraId="7A9A4A91" w14:textId="77777777" w:rsidR="004964FA" w:rsidRPr="004964FA" w:rsidRDefault="004964FA" w:rsidP="004964FA">
      <w:pPr>
        <w:ind w:left="426"/>
        <w:jc w:val="both"/>
        <w:rPr>
          <w:rFonts w:ascii="Times New Roman" w:hAnsi="Times New Roman" w:cs="Times New Roman"/>
          <w:sz w:val="24"/>
          <w:szCs w:val="24"/>
        </w:rPr>
      </w:pPr>
    </w:p>
    <w:p w14:paraId="0C2BA62C" w14:textId="456E33EB" w:rsidR="004964FA" w:rsidRPr="006457F3" w:rsidRDefault="004964FA" w:rsidP="004964FA">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0192A574" w14:textId="0814E121"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sidR="00CB37A2">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sidR="00CB37A2">
        <w:rPr>
          <w:rFonts w:ascii="Times New Roman" w:hAnsi="Times New Roman" w:cs="Times New Roman"/>
          <w:sz w:val="24"/>
          <w:szCs w:val="24"/>
        </w:rPr>
        <w:t xml:space="preserve"> would be the most appropriate method of gaining </w:t>
      </w:r>
      <w:r w:rsidR="009D5A00">
        <w:rPr>
          <w:rFonts w:ascii="Times New Roman" w:hAnsi="Times New Roman" w:cs="Times New Roman"/>
          <w:sz w:val="24"/>
          <w:szCs w:val="24"/>
        </w:rPr>
        <w:t>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sidR="009D5A00">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sidR="009D5A00">
        <w:rPr>
          <w:rFonts w:ascii="Times New Roman" w:hAnsi="Times New Roman" w:cs="Times New Roman"/>
          <w:sz w:val="24"/>
          <w:szCs w:val="24"/>
        </w:rPr>
        <w:t xml:space="preserve">icrosoft </w:t>
      </w:r>
      <w:r w:rsidRPr="004964FA">
        <w:rPr>
          <w:rFonts w:ascii="Times New Roman" w:hAnsi="Times New Roman" w:cs="Times New Roman"/>
          <w:sz w:val="24"/>
          <w:szCs w:val="24"/>
        </w:rPr>
        <w:t xml:space="preserve">Teams </w:t>
      </w:r>
      <w:r w:rsidRPr="004964FA">
        <w:rPr>
          <w:rFonts w:ascii="Times New Roman" w:hAnsi="Times New Roman" w:cs="Times New Roman"/>
          <w:sz w:val="24"/>
          <w:szCs w:val="24"/>
        </w:rPr>
        <w:lastRenderedPageBreak/>
        <w:t>platform</w:t>
      </w:r>
      <w:r w:rsidR="009D5A00">
        <w:rPr>
          <w:rFonts w:ascii="Times New Roman" w:hAnsi="Times New Roman" w:cs="Times New Roman"/>
          <w:sz w:val="24"/>
          <w:szCs w:val="24"/>
        </w:rPr>
        <w:t xml:space="preserve"> which enable</w:t>
      </w:r>
      <w:r w:rsidR="00D23094">
        <w:rPr>
          <w:rFonts w:ascii="Times New Roman" w:hAnsi="Times New Roman" w:cs="Times New Roman"/>
          <w:sz w:val="24"/>
          <w:szCs w:val="24"/>
        </w:rPr>
        <w:t>d transcription to be completed automatically</w:t>
      </w:r>
      <w:r w:rsidRPr="004964FA">
        <w:rPr>
          <w:rFonts w:ascii="Times New Roman" w:hAnsi="Times New Roman" w:cs="Times New Roman"/>
          <w:sz w:val="24"/>
          <w:szCs w:val="24"/>
        </w:rPr>
        <w:t xml:space="preserve">.  </w:t>
      </w:r>
      <w:r w:rsidR="00D23094">
        <w:rPr>
          <w:rFonts w:ascii="Times New Roman" w:hAnsi="Times New Roman" w:cs="Times New Roman"/>
          <w:sz w:val="24"/>
          <w:szCs w:val="24"/>
        </w:rPr>
        <w:t xml:space="preserve">Using this method of data collection allowed for </w:t>
      </w:r>
      <w:r w:rsidR="006457F3">
        <w:rPr>
          <w:rFonts w:ascii="Times New Roman" w:hAnsi="Times New Roman" w:cs="Times New Roman"/>
          <w:sz w:val="24"/>
          <w:szCs w:val="24"/>
        </w:rPr>
        <w:t>in depth</w:t>
      </w:r>
      <w:r w:rsidR="00D23094">
        <w:rPr>
          <w:rFonts w:ascii="Times New Roman" w:hAnsi="Times New Roman" w:cs="Times New Roman"/>
          <w:sz w:val="24"/>
          <w:szCs w:val="24"/>
        </w:rPr>
        <w:t xml:space="preserve"> discussion on the area of succession planning. As well a</w:t>
      </w:r>
      <w:r w:rsidRPr="004964FA">
        <w:rPr>
          <w:rFonts w:ascii="Times New Roman" w:hAnsi="Times New Roman" w:cs="Times New Roman"/>
          <w:sz w:val="24"/>
          <w:szCs w:val="24"/>
        </w:rPr>
        <w:t xml:space="preserve">llowing a level of observation to be used by the Researcher </w:t>
      </w:r>
      <w:r w:rsidR="00D23094">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sidR="00D23094">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sidR="00D23094">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sidR="00D23094">
        <w:rPr>
          <w:rFonts w:ascii="Times New Roman" w:hAnsi="Times New Roman" w:cs="Times New Roman"/>
          <w:sz w:val="24"/>
          <w:szCs w:val="24"/>
        </w:rPr>
        <w:t xml:space="preserve"> that occurs on the </w:t>
      </w:r>
      <w:r w:rsidR="006457F3">
        <w:rPr>
          <w:rFonts w:ascii="Times New Roman" w:hAnsi="Times New Roman" w:cs="Times New Roman"/>
          <w:sz w:val="24"/>
          <w:szCs w:val="24"/>
        </w:rPr>
        <w:t>interviewee’s</w:t>
      </w:r>
      <w:r w:rsidR="00D23094">
        <w:rPr>
          <w:rFonts w:ascii="Times New Roman" w:hAnsi="Times New Roman" w:cs="Times New Roman"/>
          <w:sz w:val="24"/>
          <w:szCs w:val="24"/>
        </w:rPr>
        <w:t xml:space="preserve"> behalf</w:t>
      </w:r>
      <w:r w:rsidRPr="004964FA">
        <w:rPr>
          <w:rFonts w:ascii="Times New Roman" w:hAnsi="Times New Roman" w:cs="Times New Roman"/>
          <w:sz w:val="24"/>
          <w:szCs w:val="24"/>
        </w:rPr>
        <w:t xml:space="preserve">, the author </w:t>
      </w:r>
      <w:r w:rsidR="00D23094">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sidR="00F87A6E">
        <w:rPr>
          <w:rFonts w:ascii="Times New Roman" w:hAnsi="Times New Roman" w:cs="Times New Roman"/>
          <w:sz w:val="24"/>
          <w:szCs w:val="24"/>
        </w:rPr>
        <w:t xml:space="preserve"> who have taken part in the </w:t>
      </w:r>
      <w:r w:rsidR="006457F3">
        <w:rPr>
          <w:rFonts w:ascii="Times New Roman" w:hAnsi="Times New Roman" w:cs="Times New Roman"/>
          <w:sz w:val="24"/>
          <w:szCs w:val="24"/>
        </w:rPr>
        <w:t>succession</w:t>
      </w:r>
      <w:r w:rsidR="00F87A6E">
        <w:rPr>
          <w:rFonts w:ascii="Times New Roman" w:hAnsi="Times New Roman" w:cs="Times New Roman"/>
          <w:sz w:val="24"/>
          <w:szCs w:val="24"/>
        </w:rPr>
        <w:t xml:space="preserve"> planning process.  The interviewees will all provide </w:t>
      </w:r>
      <w:r w:rsidRPr="004964FA">
        <w:rPr>
          <w:rFonts w:ascii="Times New Roman" w:hAnsi="Times New Roman" w:cs="Times New Roman"/>
          <w:sz w:val="24"/>
          <w:szCs w:val="24"/>
        </w:rPr>
        <w:t xml:space="preserve">a </w:t>
      </w:r>
      <w:r w:rsidR="00F87A6E">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sidR="00F87A6E">
        <w:rPr>
          <w:rFonts w:ascii="Times New Roman" w:hAnsi="Times New Roman" w:cs="Times New Roman"/>
          <w:sz w:val="24"/>
          <w:szCs w:val="24"/>
        </w:rPr>
        <w:t xml:space="preserve">.  One interviewee </w:t>
      </w:r>
      <w:r w:rsidR="00AA432E">
        <w:rPr>
          <w:rFonts w:ascii="Times New Roman" w:hAnsi="Times New Roman" w:cs="Times New Roman"/>
          <w:sz w:val="24"/>
          <w:szCs w:val="24"/>
        </w:rPr>
        <w:t xml:space="preserve">manages the succession planning process for the manufacturing division of the company, </w:t>
      </w:r>
      <w:r w:rsidR="00417632">
        <w:rPr>
          <w:rFonts w:ascii="Times New Roman" w:hAnsi="Times New Roman" w:cs="Times New Roman"/>
          <w:sz w:val="24"/>
          <w:szCs w:val="24"/>
        </w:rPr>
        <w:t xml:space="preserve">another manages the process for </w:t>
      </w:r>
      <w:r w:rsidR="000467B7">
        <w:rPr>
          <w:rFonts w:ascii="Times New Roman" w:hAnsi="Times New Roman" w:cs="Times New Roman"/>
          <w:sz w:val="24"/>
          <w:szCs w:val="24"/>
        </w:rPr>
        <w:t>office-based</w:t>
      </w:r>
      <w:r w:rsidR="00417632">
        <w:rPr>
          <w:rFonts w:ascii="Times New Roman" w:hAnsi="Times New Roman" w:cs="Times New Roman"/>
          <w:sz w:val="24"/>
          <w:szCs w:val="24"/>
        </w:rPr>
        <w:t xml:space="preserve"> employees </w:t>
      </w:r>
      <w:r w:rsidR="00E27891">
        <w:rPr>
          <w:rFonts w:ascii="Times New Roman" w:hAnsi="Times New Roman" w:cs="Times New Roman"/>
          <w:sz w:val="24"/>
          <w:szCs w:val="24"/>
        </w:rPr>
        <w:t>located around the wider European Economic Area.  Yet another interview</w:t>
      </w:r>
      <w:r w:rsidR="000467B7">
        <w:rPr>
          <w:rFonts w:ascii="Times New Roman" w:hAnsi="Times New Roman" w:cs="Times New Roman"/>
          <w:sz w:val="24"/>
          <w:szCs w:val="24"/>
        </w:rPr>
        <w:t>ee has experience in both areas of the business</w:t>
      </w:r>
      <w:r w:rsidR="000F62F9">
        <w:rPr>
          <w:rFonts w:ascii="Times New Roman" w:hAnsi="Times New Roman" w:cs="Times New Roman"/>
          <w:sz w:val="24"/>
          <w:szCs w:val="24"/>
        </w:rPr>
        <w:t xml:space="preserve"> outlined previously and is well placed to share similarities and differences</w:t>
      </w:r>
      <w:r w:rsidR="006457F3">
        <w:rPr>
          <w:rFonts w:ascii="Times New Roman" w:hAnsi="Times New Roman" w:cs="Times New Roman"/>
          <w:sz w:val="24"/>
          <w:szCs w:val="24"/>
        </w:rPr>
        <w:t xml:space="preserve"> in the two processes.  Carrying out a diverse range of interviews allows t</w:t>
      </w:r>
      <w:r w:rsidRPr="004964FA">
        <w:rPr>
          <w:rFonts w:ascii="Times New Roman" w:hAnsi="Times New Roman" w:cs="Times New Roman"/>
          <w:sz w:val="24"/>
          <w:szCs w:val="24"/>
        </w:rPr>
        <w:t xml:space="preserve">he author to construct a holistic view </w:t>
      </w:r>
      <w:r w:rsidR="006457F3">
        <w:rPr>
          <w:rFonts w:ascii="Times New Roman" w:hAnsi="Times New Roman" w:cs="Times New Roman"/>
          <w:sz w:val="24"/>
          <w:szCs w:val="24"/>
        </w:rPr>
        <w:t xml:space="preserve">of the succession planning process currently used.  </w:t>
      </w:r>
    </w:p>
    <w:p w14:paraId="71E200D8" w14:textId="77777777" w:rsidR="004964FA" w:rsidRPr="004964FA" w:rsidRDefault="004964FA" w:rsidP="004964FA">
      <w:pPr>
        <w:ind w:left="426"/>
        <w:jc w:val="both"/>
        <w:rPr>
          <w:rFonts w:ascii="Times New Roman" w:hAnsi="Times New Roman" w:cs="Times New Roman"/>
          <w:sz w:val="24"/>
          <w:szCs w:val="24"/>
        </w:rPr>
      </w:pPr>
    </w:p>
    <w:p w14:paraId="06475709" w14:textId="0B286C04" w:rsidR="004964FA" w:rsidRPr="004964FA" w:rsidRDefault="006457F3"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w:t>
      </w:r>
      <w:r w:rsidR="00C536D9">
        <w:rPr>
          <w:rFonts w:ascii="Times New Roman" w:hAnsi="Times New Roman" w:cs="Times New Roman"/>
          <w:sz w:val="24"/>
          <w:szCs w:val="24"/>
        </w:rPr>
        <w:t xml:space="preserve">has opted to </w:t>
      </w:r>
      <w:r w:rsidR="004964FA" w:rsidRPr="004964FA">
        <w:rPr>
          <w:rFonts w:ascii="Times New Roman" w:hAnsi="Times New Roman" w:cs="Times New Roman"/>
          <w:sz w:val="24"/>
          <w:szCs w:val="24"/>
        </w:rPr>
        <w:t>using unstructured / in-depth interviews</w:t>
      </w:r>
      <w:r w:rsidR="00C536D9">
        <w:rPr>
          <w:rFonts w:ascii="Times New Roman" w:hAnsi="Times New Roman" w:cs="Times New Roman"/>
          <w:sz w:val="24"/>
          <w:szCs w:val="24"/>
        </w:rPr>
        <w:t xml:space="preserve"> </w:t>
      </w:r>
      <w:r w:rsidR="00680395">
        <w:rPr>
          <w:rFonts w:ascii="Times New Roman" w:hAnsi="Times New Roman" w:cs="Times New Roman"/>
          <w:sz w:val="24"/>
          <w:szCs w:val="24"/>
        </w:rPr>
        <w:t xml:space="preserve">which are </w:t>
      </w:r>
      <w:r w:rsidR="004964FA" w:rsidRPr="004964FA">
        <w:rPr>
          <w:rFonts w:ascii="Times New Roman" w:hAnsi="Times New Roman" w:cs="Times New Roman"/>
          <w:sz w:val="24"/>
          <w:szCs w:val="24"/>
        </w:rPr>
        <w:t>informal in nature</w:t>
      </w:r>
      <w:r w:rsidR="00680395">
        <w:rPr>
          <w:rFonts w:ascii="Times New Roman" w:hAnsi="Times New Roman" w:cs="Times New Roman"/>
          <w:sz w:val="24"/>
          <w:szCs w:val="24"/>
        </w:rPr>
        <w:t xml:space="preserve"> with </w:t>
      </w:r>
      <w:r w:rsidR="004964FA" w:rsidRPr="004964FA">
        <w:rPr>
          <w:rFonts w:ascii="Times New Roman" w:hAnsi="Times New Roman" w:cs="Times New Roman"/>
          <w:sz w:val="24"/>
          <w:szCs w:val="24"/>
        </w:rPr>
        <w:t>no prepared questions rather</w:t>
      </w:r>
      <w:r w:rsidR="00680395">
        <w:rPr>
          <w:rFonts w:ascii="Times New Roman" w:hAnsi="Times New Roman" w:cs="Times New Roman"/>
          <w:sz w:val="24"/>
          <w:szCs w:val="24"/>
        </w:rPr>
        <w:t xml:space="preserve"> there is</w:t>
      </w:r>
      <w:r w:rsidR="004964FA" w:rsidRPr="004964FA">
        <w:rPr>
          <w:rFonts w:ascii="Times New Roman" w:hAnsi="Times New Roman" w:cs="Times New Roman"/>
          <w:sz w:val="24"/>
          <w:szCs w:val="24"/>
        </w:rPr>
        <w:t xml:space="preserve"> a general area for discussion (Interview Techniques for UX Practitioners: A User-</w:t>
      </w:r>
      <w:proofErr w:type="spellStart"/>
      <w:r w:rsidR="004964FA" w:rsidRPr="004964FA">
        <w:rPr>
          <w:rFonts w:ascii="Times New Roman" w:hAnsi="Times New Roman" w:cs="Times New Roman"/>
          <w:sz w:val="24"/>
          <w:szCs w:val="24"/>
        </w:rPr>
        <w:t>Centered</w:t>
      </w:r>
      <w:proofErr w:type="spellEnd"/>
      <w:r w:rsidR="004964FA" w:rsidRPr="004964FA">
        <w:rPr>
          <w:rFonts w:ascii="Times New Roman" w:hAnsi="Times New Roman" w:cs="Times New Roman"/>
          <w:sz w:val="24"/>
          <w:szCs w:val="24"/>
        </w:rPr>
        <w:t xml:space="preserve"> Design Method, 2013), Saunders et al 2012).  This allows the </w:t>
      </w:r>
      <w:r w:rsidR="0063169A">
        <w:rPr>
          <w:rFonts w:ascii="Times New Roman" w:hAnsi="Times New Roman" w:cs="Times New Roman"/>
          <w:sz w:val="24"/>
          <w:szCs w:val="24"/>
        </w:rPr>
        <w:t>author</w:t>
      </w:r>
      <w:r w:rsidR="004964FA" w:rsidRPr="004964FA">
        <w:rPr>
          <w:rFonts w:ascii="Times New Roman" w:hAnsi="Times New Roman" w:cs="Times New Roman"/>
          <w:sz w:val="24"/>
          <w:szCs w:val="24"/>
        </w:rPr>
        <w:t xml:space="preserve"> and </w:t>
      </w:r>
      <w:r w:rsidR="0063169A">
        <w:rPr>
          <w:rFonts w:ascii="Times New Roman" w:hAnsi="Times New Roman" w:cs="Times New Roman"/>
          <w:sz w:val="24"/>
          <w:szCs w:val="24"/>
        </w:rPr>
        <w:t>interviewee</w:t>
      </w:r>
      <w:r w:rsidR="004964FA" w:rsidRPr="004964FA">
        <w:rPr>
          <w:rFonts w:ascii="Times New Roman" w:hAnsi="Times New Roman" w:cs="Times New Roman"/>
          <w:sz w:val="24"/>
          <w:szCs w:val="24"/>
        </w:rPr>
        <w:t xml:space="preserve"> to have a conversation</w:t>
      </w:r>
      <w:r w:rsidR="0063169A">
        <w:rPr>
          <w:rFonts w:ascii="Times New Roman" w:hAnsi="Times New Roman" w:cs="Times New Roman"/>
          <w:sz w:val="24"/>
          <w:szCs w:val="24"/>
        </w:rPr>
        <w:t xml:space="preserve"> that </w:t>
      </w:r>
      <w:r w:rsidR="004964FA" w:rsidRPr="004964FA">
        <w:rPr>
          <w:rFonts w:ascii="Times New Roman" w:hAnsi="Times New Roman" w:cs="Times New Roman"/>
          <w:sz w:val="24"/>
          <w:szCs w:val="24"/>
        </w:rPr>
        <w:t>mov</w:t>
      </w:r>
      <w:r w:rsidR="0063169A">
        <w:rPr>
          <w:rFonts w:ascii="Times New Roman" w:hAnsi="Times New Roman" w:cs="Times New Roman"/>
          <w:sz w:val="24"/>
          <w:szCs w:val="24"/>
        </w:rPr>
        <w:t xml:space="preserve">es </w:t>
      </w:r>
      <w:r w:rsidR="004964FA" w:rsidRPr="004964FA">
        <w:rPr>
          <w:rFonts w:ascii="Times New Roman" w:hAnsi="Times New Roman" w:cs="Times New Roman"/>
          <w:sz w:val="24"/>
          <w:szCs w:val="24"/>
        </w:rPr>
        <w:t>organically through topics giving an opportunity to probe</w:t>
      </w:r>
      <w:r w:rsidR="009A194C">
        <w:rPr>
          <w:rFonts w:ascii="Times New Roman" w:hAnsi="Times New Roman" w:cs="Times New Roman"/>
          <w:sz w:val="24"/>
          <w:szCs w:val="24"/>
        </w:rPr>
        <w:t xml:space="preserve"> for further understanding</w:t>
      </w:r>
      <w:r w:rsidR="004964FA" w:rsidRPr="004964FA">
        <w:rPr>
          <w:rFonts w:ascii="Times New Roman" w:hAnsi="Times New Roman" w:cs="Times New Roman"/>
          <w:sz w:val="24"/>
          <w:szCs w:val="24"/>
        </w:rPr>
        <w:t xml:space="preserve"> where necessary.</w:t>
      </w:r>
    </w:p>
    <w:p w14:paraId="79E296F5" w14:textId="77777777" w:rsidR="004964FA" w:rsidRPr="004964FA" w:rsidRDefault="004964FA" w:rsidP="004964FA">
      <w:pPr>
        <w:ind w:left="426"/>
        <w:jc w:val="both"/>
        <w:rPr>
          <w:rFonts w:ascii="Times New Roman" w:hAnsi="Times New Roman" w:cs="Times New Roman"/>
          <w:sz w:val="24"/>
          <w:szCs w:val="24"/>
        </w:rPr>
      </w:pPr>
    </w:p>
    <w:p w14:paraId="04C63908" w14:textId="544AF21E"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43869D7B" w14:textId="4A641FCC"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w:t>
      </w:r>
    </w:p>
    <w:p w14:paraId="1E544CA8" w14:textId="04187242"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sidR="0035761D">
        <w:rPr>
          <w:rFonts w:ascii="Times New Roman" w:hAnsi="Times New Roman" w:cs="Times New Roman"/>
          <w:sz w:val="24"/>
          <w:szCs w:val="24"/>
        </w:rPr>
        <w:t xml:space="preserve"> </w:t>
      </w:r>
    </w:p>
    <w:p w14:paraId="230D7BC3" w14:textId="1C610B63"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w:t>
      </w:r>
    </w:p>
    <w:p w14:paraId="57519A31" w14:textId="4F7CFB71"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w:t>
      </w:r>
    </w:p>
    <w:p w14:paraId="6A66D94A" w14:textId="6E90CB27" w:rsidR="004964FA" w:rsidRPr="004964FA" w:rsidRDefault="004964FA" w:rsidP="00FE20B4">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Bias </w:t>
      </w:r>
      <w:r w:rsidR="00B41751">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p>
    <w:p w14:paraId="53B2C88E" w14:textId="7DEC684B" w:rsidR="004964FA" w:rsidRPr="004964FA" w:rsidRDefault="004964FA" w:rsidP="00FE20B4">
      <w:pPr>
        <w:jc w:val="both"/>
        <w:rPr>
          <w:rFonts w:ascii="Times New Roman" w:hAnsi="Times New Roman" w:cs="Times New Roman"/>
          <w:sz w:val="24"/>
          <w:szCs w:val="24"/>
        </w:rPr>
      </w:pPr>
    </w:p>
    <w:p w14:paraId="0CC4C48F" w14:textId="244267D4"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sidR="00516E6C">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73B554AC" w14:textId="716A134F" w:rsidR="004964FA" w:rsidRPr="004964FA" w:rsidRDefault="004964FA" w:rsidP="00992E00">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Have some involvement in implementing / improving processes </w:t>
      </w:r>
    </w:p>
    <w:p w14:paraId="1DD8F58D" w14:textId="28C84104" w:rsidR="004964FA" w:rsidRPr="004964FA" w:rsidRDefault="004964FA" w:rsidP="00FE20B4">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Be ‘outward looking’ in that they are knowledgeable of company strategy as well as best practices </w:t>
      </w:r>
    </w:p>
    <w:p w14:paraId="100F79DB" w14:textId="0EE033A2" w:rsidR="004964FA" w:rsidRPr="004964FA" w:rsidRDefault="004F23C8" w:rsidP="004964FA">
      <w:pPr>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A panel of </w:t>
      </w:r>
      <w:r w:rsidR="004964FA"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w:t>
      </w:r>
      <w:r w:rsidR="00AE580D">
        <w:rPr>
          <w:rFonts w:ascii="Times New Roman" w:hAnsi="Times New Roman" w:cs="Times New Roman"/>
          <w:sz w:val="24"/>
          <w:szCs w:val="24"/>
        </w:rPr>
        <w:t xml:space="preserve">framework outlined previously.  Transcripts from the interviews can be seen in </w:t>
      </w:r>
      <w:r w:rsidR="00EA120D" w:rsidRPr="00EA120D">
        <w:rPr>
          <w:rFonts w:ascii="Times New Roman" w:hAnsi="Times New Roman" w:cs="Times New Roman"/>
          <w:color w:val="FF0000"/>
          <w:sz w:val="24"/>
          <w:szCs w:val="24"/>
        </w:rPr>
        <w:t>appendix XXX</w:t>
      </w:r>
      <w:r w:rsidR="00EA120D">
        <w:rPr>
          <w:rFonts w:ascii="Times New Roman" w:hAnsi="Times New Roman" w:cs="Times New Roman"/>
          <w:sz w:val="24"/>
          <w:szCs w:val="24"/>
        </w:rPr>
        <w:t>.</w:t>
      </w:r>
    </w:p>
    <w:p w14:paraId="3CC26E59" w14:textId="77777777" w:rsidR="004964FA" w:rsidRPr="004964FA" w:rsidRDefault="004964FA" w:rsidP="004964FA">
      <w:pPr>
        <w:ind w:left="426"/>
        <w:jc w:val="both"/>
        <w:rPr>
          <w:rFonts w:ascii="Times New Roman" w:hAnsi="Times New Roman" w:cs="Times New Roman"/>
          <w:sz w:val="24"/>
          <w:szCs w:val="24"/>
        </w:rPr>
      </w:pPr>
    </w:p>
    <w:p w14:paraId="0A10111F" w14:textId="317FE92E" w:rsidR="004964FA" w:rsidRPr="007F4505" w:rsidRDefault="004964FA" w:rsidP="004964FA">
      <w:pPr>
        <w:ind w:left="426"/>
        <w:jc w:val="both"/>
        <w:rPr>
          <w:rFonts w:ascii="Times New Roman" w:hAnsi="Times New Roman" w:cs="Times New Roman"/>
          <w:b/>
          <w:bCs/>
          <w:sz w:val="24"/>
          <w:szCs w:val="24"/>
        </w:rPr>
      </w:pPr>
      <w:r w:rsidRPr="007F4505">
        <w:rPr>
          <w:rFonts w:ascii="Times New Roman" w:hAnsi="Times New Roman" w:cs="Times New Roman"/>
          <w:b/>
          <w:bCs/>
          <w:sz w:val="24"/>
          <w:szCs w:val="24"/>
        </w:rPr>
        <w:t>Secondary Research Data Collection</w:t>
      </w:r>
    </w:p>
    <w:p w14:paraId="256D7C00" w14:textId="12E32F34" w:rsidR="004964FA" w:rsidRPr="004964FA" w:rsidRDefault="006B2699"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Initially, the author hoped to use data from the company’s own LMS system.  </w:t>
      </w:r>
      <w:r w:rsidR="00FE3702">
        <w:rPr>
          <w:rFonts w:ascii="Times New Roman" w:hAnsi="Times New Roman" w:cs="Times New Roman"/>
          <w:sz w:val="24"/>
          <w:szCs w:val="24"/>
        </w:rPr>
        <w:t>However,</w:t>
      </w:r>
      <w:r w:rsidR="00620086">
        <w:rPr>
          <w:rFonts w:ascii="Times New Roman" w:hAnsi="Times New Roman" w:cs="Times New Roman"/>
          <w:sz w:val="24"/>
          <w:szCs w:val="24"/>
        </w:rPr>
        <w:t xml:space="preserve"> the author was unable to gain sufficient data to </w:t>
      </w:r>
      <w:r w:rsidR="000E00A0">
        <w:rPr>
          <w:rFonts w:ascii="Times New Roman" w:hAnsi="Times New Roman" w:cs="Times New Roman"/>
          <w:sz w:val="24"/>
          <w:szCs w:val="24"/>
        </w:rPr>
        <w:t>work with.  As an alternative, the Open University Learning Analytics Dataset (OULAD) was s</w:t>
      </w:r>
      <w:r w:rsidR="006B51F4">
        <w:rPr>
          <w:rFonts w:ascii="Times New Roman" w:hAnsi="Times New Roman" w:cs="Times New Roman"/>
          <w:sz w:val="24"/>
          <w:szCs w:val="24"/>
        </w:rPr>
        <w:t>elected as the dataset upon which analysis could be completed</w:t>
      </w:r>
      <w:r w:rsidR="000A10BF">
        <w:rPr>
          <w:rFonts w:ascii="Times New Roman" w:hAnsi="Times New Roman" w:cs="Times New Roman"/>
          <w:sz w:val="24"/>
          <w:szCs w:val="24"/>
        </w:rPr>
        <w:t xml:space="preserve"> </w:t>
      </w:r>
      <w:r w:rsidR="009770FE">
        <w:rPr>
          <w:rFonts w:ascii="Times New Roman" w:hAnsi="Times New Roman" w:cs="Times New Roman"/>
          <w:sz w:val="24"/>
          <w:szCs w:val="24"/>
        </w:rPr>
        <w:fldChar w:fldCharType="begin"/>
      </w:r>
      <w:r w:rsidR="009770FE">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9770FE">
        <w:rPr>
          <w:rFonts w:ascii="Times New Roman" w:hAnsi="Times New Roman" w:cs="Times New Roman"/>
          <w:sz w:val="24"/>
          <w:szCs w:val="24"/>
        </w:rPr>
        <w:fldChar w:fldCharType="separate"/>
      </w:r>
      <w:r w:rsidR="009770FE" w:rsidRPr="009770FE">
        <w:rPr>
          <w:rFonts w:ascii="Times New Roman" w:hAnsi="Times New Roman" w:cs="Times New Roman"/>
          <w:sz w:val="24"/>
        </w:rPr>
        <w:t>(Kuzilek, Hlosta and Zdrahal, 2017)</w:t>
      </w:r>
      <w:r w:rsidR="009770FE">
        <w:rPr>
          <w:rFonts w:ascii="Times New Roman" w:hAnsi="Times New Roman" w:cs="Times New Roman"/>
          <w:sz w:val="24"/>
          <w:szCs w:val="24"/>
        </w:rPr>
        <w:fldChar w:fldCharType="end"/>
      </w:r>
      <w:r w:rsidR="006B51F4">
        <w:rPr>
          <w:rFonts w:ascii="Times New Roman" w:hAnsi="Times New Roman" w:cs="Times New Roman"/>
          <w:sz w:val="24"/>
          <w:szCs w:val="24"/>
        </w:rPr>
        <w:t xml:space="preserve">.  </w:t>
      </w:r>
      <w:r w:rsidR="003A5FD3">
        <w:rPr>
          <w:rFonts w:ascii="Times New Roman" w:hAnsi="Times New Roman" w:cs="Times New Roman"/>
          <w:sz w:val="24"/>
          <w:szCs w:val="24"/>
        </w:rPr>
        <w:t xml:space="preserve">In order to closely mimic data </w:t>
      </w:r>
      <w:r w:rsidR="003600A7">
        <w:rPr>
          <w:rFonts w:ascii="Times New Roman" w:hAnsi="Times New Roman" w:cs="Times New Roman"/>
          <w:sz w:val="24"/>
          <w:szCs w:val="24"/>
        </w:rPr>
        <w:t xml:space="preserve">typically found in a commercial operation, the employee added a column to the ‘student_info.csv’ file called ‘Tenure’ to represent the </w:t>
      </w:r>
      <w:r w:rsidR="00B25707">
        <w:rPr>
          <w:rFonts w:ascii="Times New Roman" w:hAnsi="Times New Roman" w:cs="Times New Roman"/>
          <w:sz w:val="24"/>
          <w:szCs w:val="24"/>
        </w:rPr>
        <w:t>number of years the employee / student is working within the company.  The values of the ‘Tenure’ column were randomly generated using ‘</w:t>
      </w:r>
      <w:proofErr w:type="spellStart"/>
      <w:r w:rsidR="00B25707" w:rsidRPr="0080214D">
        <w:rPr>
          <w:rFonts w:ascii="Times New Roman" w:hAnsi="Times New Roman" w:cs="Times New Roman"/>
          <w:b/>
          <w:bCs/>
          <w:i/>
          <w:iCs/>
          <w:sz w:val="24"/>
          <w:szCs w:val="24"/>
        </w:rPr>
        <w:t>randint</w:t>
      </w:r>
      <w:proofErr w:type="spellEnd"/>
      <w:r w:rsidR="00B25707">
        <w:rPr>
          <w:rFonts w:ascii="Times New Roman" w:hAnsi="Times New Roman" w:cs="Times New Roman"/>
          <w:sz w:val="24"/>
          <w:szCs w:val="24"/>
        </w:rPr>
        <w:t xml:space="preserve">’ </w:t>
      </w:r>
      <w:r w:rsidR="00EA415F">
        <w:rPr>
          <w:rFonts w:ascii="Times New Roman" w:hAnsi="Times New Roman" w:cs="Times New Roman"/>
          <w:sz w:val="24"/>
          <w:szCs w:val="24"/>
        </w:rPr>
        <w:t xml:space="preserve">with values between 0 and 20.  These values were also subsequently grouped together into ‘bands’ to </w:t>
      </w:r>
      <w:r w:rsidR="007F4505">
        <w:rPr>
          <w:rFonts w:ascii="Times New Roman" w:hAnsi="Times New Roman" w:cs="Times New Roman"/>
          <w:sz w:val="24"/>
          <w:szCs w:val="24"/>
        </w:rPr>
        <w:t>identify if tenure had an impact when analysing categorical data.</w:t>
      </w:r>
    </w:p>
    <w:p w14:paraId="743AC624" w14:textId="77777777" w:rsidR="004964FA" w:rsidRPr="004964FA" w:rsidRDefault="004964FA" w:rsidP="004964FA">
      <w:pPr>
        <w:ind w:left="426"/>
        <w:jc w:val="both"/>
        <w:rPr>
          <w:rFonts w:ascii="Times New Roman" w:hAnsi="Times New Roman" w:cs="Times New Roman"/>
          <w:sz w:val="24"/>
          <w:szCs w:val="24"/>
        </w:rPr>
      </w:pPr>
    </w:p>
    <w:p w14:paraId="0DD0517C" w14:textId="3EC6E79C" w:rsidR="004964FA" w:rsidRPr="00D14990" w:rsidRDefault="004964FA" w:rsidP="004964FA">
      <w:pPr>
        <w:ind w:left="426"/>
        <w:jc w:val="both"/>
        <w:rPr>
          <w:rFonts w:ascii="Times New Roman" w:hAnsi="Times New Roman" w:cs="Times New Roman"/>
          <w:b/>
          <w:bCs/>
          <w:sz w:val="24"/>
          <w:szCs w:val="24"/>
        </w:rPr>
      </w:pPr>
      <w:r w:rsidRPr="00D14990">
        <w:rPr>
          <w:rFonts w:ascii="Times New Roman" w:hAnsi="Times New Roman" w:cs="Times New Roman"/>
          <w:b/>
          <w:bCs/>
          <w:sz w:val="24"/>
          <w:szCs w:val="24"/>
        </w:rPr>
        <w:t xml:space="preserve">Research Methodology and Validity </w:t>
      </w:r>
    </w:p>
    <w:p w14:paraId="30030AE7" w14:textId="2573043B" w:rsidR="004964FA" w:rsidRPr="004964FA" w:rsidRDefault="004964FA" w:rsidP="00FE20B4">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Considering the research methodology outlined above, it is possible to say that the most relevant components of validity relevant to this research are accuracy, </w:t>
      </w:r>
      <w:r w:rsidR="004D7061" w:rsidRPr="004964FA">
        <w:rPr>
          <w:rFonts w:ascii="Times New Roman" w:hAnsi="Times New Roman" w:cs="Times New Roman"/>
          <w:sz w:val="24"/>
          <w:szCs w:val="24"/>
        </w:rPr>
        <w:t>currency,</w:t>
      </w:r>
      <w:r w:rsidRPr="004964FA">
        <w:rPr>
          <w:rFonts w:ascii="Times New Roman" w:hAnsi="Times New Roman" w:cs="Times New Roman"/>
          <w:sz w:val="24"/>
          <w:szCs w:val="24"/>
        </w:rPr>
        <w:t xml:space="preserve"> and bias.  It is however also possible to say all components of validity apply to the proposed research, some component’s more than others.  The concepts of accuracy and currency are explored below.</w:t>
      </w:r>
    </w:p>
    <w:p w14:paraId="2BB1E97A" w14:textId="487613BD" w:rsidR="004964FA" w:rsidRPr="004964FA" w:rsidRDefault="004964FA" w:rsidP="00FE20B4">
      <w:pPr>
        <w:ind w:left="426"/>
        <w:jc w:val="both"/>
        <w:rPr>
          <w:rFonts w:ascii="Times New Roman" w:hAnsi="Times New Roman" w:cs="Times New Roman"/>
          <w:sz w:val="24"/>
          <w:szCs w:val="24"/>
        </w:rPr>
      </w:pPr>
      <w:r w:rsidRPr="004964FA">
        <w:rPr>
          <w:rFonts w:ascii="Times New Roman" w:hAnsi="Times New Roman" w:cs="Times New Roman"/>
          <w:sz w:val="24"/>
          <w:szCs w:val="24"/>
        </w:rPr>
        <w:t>Accuracy in this instance relates to comprehensive the data statistically is.  In terms of primary data, accuracy does not apply as the data is not statistically based.  The data captured from interviews will need to be transcribed</w:t>
      </w:r>
      <w:r w:rsidR="00D14990">
        <w:rPr>
          <w:rFonts w:ascii="Times New Roman" w:hAnsi="Times New Roman" w:cs="Times New Roman"/>
          <w:sz w:val="24"/>
          <w:szCs w:val="24"/>
        </w:rPr>
        <w:t xml:space="preserve"> and included in the </w:t>
      </w:r>
      <w:r w:rsidR="006243C0">
        <w:rPr>
          <w:rFonts w:ascii="Times New Roman" w:hAnsi="Times New Roman" w:cs="Times New Roman"/>
          <w:sz w:val="24"/>
          <w:szCs w:val="24"/>
        </w:rPr>
        <w:t xml:space="preserve">appendices of this report.  </w:t>
      </w:r>
      <w:r w:rsidR="004F19A9">
        <w:rPr>
          <w:rFonts w:ascii="Times New Roman" w:hAnsi="Times New Roman" w:cs="Times New Roman"/>
          <w:sz w:val="24"/>
          <w:szCs w:val="24"/>
        </w:rPr>
        <w:t>Furthermore</w:t>
      </w:r>
      <w:r w:rsidR="006243C0">
        <w:rPr>
          <w:rFonts w:ascii="Times New Roman" w:hAnsi="Times New Roman" w:cs="Times New Roman"/>
          <w:sz w:val="24"/>
          <w:szCs w:val="24"/>
        </w:rPr>
        <w:t xml:space="preserve">, the main points and sentiments expressed will be used </w:t>
      </w:r>
      <w:r w:rsidR="009E24DD">
        <w:rPr>
          <w:rFonts w:ascii="Times New Roman" w:hAnsi="Times New Roman" w:cs="Times New Roman"/>
          <w:sz w:val="24"/>
          <w:szCs w:val="24"/>
        </w:rPr>
        <w:t>to verify if the proposed model will be useful or not.</w:t>
      </w:r>
      <w:r w:rsidRPr="004964FA">
        <w:rPr>
          <w:rFonts w:ascii="Times New Roman" w:hAnsi="Times New Roman" w:cs="Times New Roman"/>
          <w:sz w:val="24"/>
          <w:szCs w:val="24"/>
        </w:rPr>
        <w:t xml:space="preserve"> </w:t>
      </w:r>
    </w:p>
    <w:p w14:paraId="12B6067C" w14:textId="74E01E5C" w:rsidR="004964FA" w:rsidRPr="004964FA" w:rsidRDefault="004964FA" w:rsidP="00FE20B4">
      <w:pPr>
        <w:ind w:left="426"/>
        <w:jc w:val="both"/>
        <w:rPr>
          <w:rFonts w:ascii="Times New Roman" w:hAnsi="Times New Roman" w:cs="Times New Roman"/>
          <w:sz w:val="24"/>
          <w:szCs w:val="24"/>
        </w:rPr>
      </w:pPr>
      <w:r w:rsidRPr="004964FA">
        <w:rPr>
          <w:rFonts w:ascii="Times New Roman" w:hAnsi="Times New Roman" w:cs="Times New Roman"/>
          <w:sz w:val="24"/>
          <w:szCs w:val="24"/>
        </w:rPr>
        <w:t>Currency</w:t>
      </w:r>
      <w:r w:rsidR="004D7061">
        <w:rPr>
          <w:rFonts w:ascii="Times New Roman" w:hAnsi="Times New Roman" w:cs="Times New Roman"/>
          <w:sz w:val="24"/>
          <w:szCs w:val="24"/>
        </w:rPr>
        <w:t xml:space="preserve"> in this instance is a </w:t>
      </w:r>
      <w:r w:rsidR="00C871F7">
        <w:rPr>
          <w:rFonts w:ascii="Times New Roman" w:hAnsi="Times New Roman" w:cs="Times New Roman"/>
          <w:sz w:val="24"/>
          <w:szCs w:val="24"/>
        </w:rPr>
        <w:t xml:space="preserve">potential barrier to the methodology of this research.  The author has chosen to use </w:t>
      </w:r>
      <w:r w:rsidR="00393AE3">
        <w:rPr>
          <w:rFonts w:ascii="Times New Roman" w:hAnsi="Times New Roman" w:cs="Times New Roman"/>
          <w:sz w:val="24"/>
          <w:szCs w:val="24"/>
        </w:rPr>
        <w:t>simulated</w:t>
      </w:r>
      <w:r w:rsidR="00C871F7">
        <w:rPr>
          <w:rFonts w:ascii="Times New Roman" w:hAnsi="Times New Roman" w:cs="Times New Roman"/>
          <w:sz w:val="24"/>
          <w:szCs w:val="24"/>
        </w:rPr>
        <w:t xml:space="preserve"> data extracted from </w:t>
      </w:r>
      <w:r w:rsidR="00393AE3">
        <w:rPr>
          <w:rFonts w:ascii="Times New Roman" w:hAnsi="Times New Roman" w:cs="Times New Roman"/>
          <w:sz w:val="24"/>
          <w:szCs w:val="24"/>
        </w:rPr>
        <w:t xml:space="preserve">an </w:t>
      </w:r>
      <w:r w:rsidR="00F95E54">
        <w:rPr>
          <w:rFonts w:ascii="Times New Roman" w:hAnsi="Times New Roman" w:cs="Times New Roman"/>
          <w:sz w:val="24"/>
          <w:szCs w:val="24"/>
        </w:rPr>
        <w:t>educational institute</w:t>
      </w:r>
      <w:r w:rsidR="00393AE3">
        <w:rPr>
          <w:rFonts w:ascii="Times New Roman" w:hAnsi="Times New Roman" w:cs="Times New Roman"/>
          <w:sz w:val="24"/>
          <w:szCs w:val="24"/>
        </w:rPr>
        <w:t xml:space="preserve"> learning management system</w:t>
      </w:r>
      <w:r w:rsidR="00F95E54">
        <w:rPr>
          <w:rFonts w:ascii="Times New Roman" w:hAnsi="Times New Roman" w:cs="Times New Roman"/>
          <w:sz w:val="24"/>
          <w:szCs w:val="24"/>
        </w:rPr>
        <w:t>.</w:t>
      </w:r>
      <w:r w:rsidR="00393AE3">
        <w:rPr>
          <w:rFonts w:ascii="Times New Roman" w:hAnsi="Times New Roman" w:cs="Times New Roman"/>
          <w:sz w:val="24"/>
          <w:szCs w:val="24"/>
        </w:rPr>
        <w:t xml:space="preserve">  Th</w:t>
      </w:r>
      <w:r w:rsidR="00AD2E16">
        <w:rPr>
          <w:rFonts w:ascii="Times New Roman" w:hAnsi="Times New Roman" w:cs="Times New Roman"/>
          <w:sz w:val="24"/>
          <w:szCs w:val="24"/>
        </w:rPr>
        <w:t>e</w:t>
      </w:r>
      <w:r w:rsidR="000E6C84">
        <w:rPr>
          <w:rFonts w:ascii="Times New Roman" w:hAnsi="Times New Roman" w:cs="Times New Roman"/>
          <w:sz w:val="24"/>
          <w:szCs w:val="24"/>
        </w:rPr>
        <w:t xml:space="preserve"> data was originally released in </w:t>
      </w:r>
      <w:r w:rsidR="00AD2E16">
        <w:rPr>
          <w:rFonts w:ascii="Times New Roman" w:hAnsi="Times New Roman" w:cs="Times New Roman"/>
          <w:sz w:val="24"/>
          <w:szCs w:val="24"/>
        </w:rPr>
        <w:t>2017 and</w:t>
      </w:r>
      <w:r w:rsidR="000E6C84">
        <w:rPr>
          <w:rFonts w:ascii="Times New Roman" w:hAnsi="Times New Roman" w:cs="Times New Roman"/>
          <w:sz w:val="24"/>
          <w:szCs w:val="24"/>
        </w:rPr>
        <w:t xml:space="preserve"> contains data from 2013.  It is true to say that the data is not current, however, it closely mimics the data is containe</w:t>
      </w:r>
      <w:r w:rsidR="00F95E54">
        <w:rPr>
          <w:rFonts w:ascii="Times New Roman" w:hAnsi="Times New Roman" w:cs="Times New Roman"/>
          <w:sz w:val="24"/>
          <w:szCs w:val="24"/>
        </w:rPr>
        <w:t xml:space="preserve">d within the company’s own LMS.  </w:t>
      </w:r>
      <w:r w:rsidR="00AD2E16">
        <w:rPr>
          <w:rFonts w:ascii="Times New Roman" w:hAnsi="Times New Roman" w:cs="Times New Roman"/>
          <w:sz w:val="24"/>
          <w:szCs w:val="24"/>
        </w:rPr>
        <w:t xml:space="preserve">That being the case, the author has chosen to accept the risk to the validity of the </w:t>
      </w:r>
      <w:r w:rsidR="008D3126">
        <w:rPr>
          <w:rFonts w:ascii="Times New Roman" w:hAnsi="Times New Roman" w:cs="Times New Roman"/>
          <w:sz w:val="24"/>
          <w:szCs w:val="24"/>
        </w:rPr>
        <w:t>results of this research paper.</w:t>
      </w:r>
    </w:p>
    <w:p w14:paraId="27EE3FB3" w14:textId="54F9B46B" w:rsidR="004964FA" w:rsidRPr="004964FA" w:rsidRDefault="004964FA" w:rsidP="00FE20B4">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7A0E6E4C" w14:textId="6F4ECF00"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Although three components have been listed, it is not unreasonable to assert that other components may also become more apparent as this research progresses.</w:t>
      </w:r>
    </w:p>
    <w:p w14:paraId="16AA4343" w14:textId="0A8B5699" w:rsidR="004964FA" w:rsidRDefault="004964FA" w:rsidP="004964FA">
      <w:pPr>
        <w:ind w:left="426"/>
        <w:jc w:val="both"/>
        <w:rPr>
          <w:rFonts w:ascii="Times New Roman" w:hAnsi="Times New Roman" w:cs="Times New Roman"/>
          <w:sz w:val="24"/>
          <w:szCs w:val="24"/>
        </w:rPr>
      </w:pPr>
    </w:p>
    <w:p w14:paraId="1E85EA60" w14:textId="127D2099" w:rsidR="00FE20B4" w:rsidRDefault="00FE20B4" w:rsidP="004964FA">
      <w:pPr>
        <w:ind w:left="426"/>
        <w:jc w:val="both"/>
        <w:rPr>
          <w:rFonts w:ascii="Times New Roman" w:hAnsi="Times New Roman" w:cs="Times New Roman"/>
          <w:sz w:val="24"/>
          <w:szCs w:val="24"/>
        </w:rPr>
      </w:pPr>
    </w:p>
    <w:p w14:paraId="65583824" w14:textId="046E9D84" w:rsidR="00FE20B4" w:rsidRDefault="00FE20B4" w:rsidP="004964FA">
      <w:pPr>
        <w:ind w:left="426"/>
        <w:jc w:val="both"/>
        <w:rPr>
          <w:rFonts w:ascii="Times New Roman" w:hAnsi="Times New Roman" w:cs="Times New Roman"/>
          <w:sz w:val="24"/>
          <w:szCs w:val="24"/>
        </w:rPr>
      </w:pPr>
    </w:p>
    <w:p w14:paraId="5C2A5808" w14:textId="77777777" w:rsidR="00FE20B4" w:rsidRPr="004964FA" w:rsidRDefault="00FE20B4" w:rsidP="004964FA">
      <w:pPr>
        <w:ind w:left="426"/>
        <w:jc w:val="both"/>
        <w:rPr>
          <w:rFonts w:ascii="Times New Roman" w:hAnsi="Times New Roman" w:cs="Times New Roman"/>
          <w:sz w:val="24"/>
          <w:szCs w:val="24"/>
        </w:rPr>
      </w:pPr>
    </w:p>
    <w:p w14:paraId="1CE31950" w14:textId="7C52ECDC" w:rsidR="004964FA" w:rsidRPr="00D6781F" w:rsidRDefault="004964FA" w:rsidP="004964FA">
      <w:pPr>
        <w:ind w:left="426"/>
        <w:jc w:val="both"/>
        <w:rPr>
          <w:rFonts w:ascii="Times New Roman" w:hAnsi="Times New Roman" w:cs="Times New Roman"/>
          <w:sz w:val="24"/>
          <w:szCs w:val="24"/>
          <w:highlight w:val="green"/>
        </w:rPr>
      </w:pPr>
      <w:r w:rsidRPr="00D6781F">
        <w:rPr>
          <w:rFonts w:ascii="Times New Roman" w:hAnsi="Times New Roman" w:cs="Times New Roman"/>
          <w:sz w:val="24"/>
          <w:szCs w:val="24"/>
          <w:highlight w:val="green"/>
        </w:rPr>
        <w:t>Research Methodology and Ethics</w:t>
      </w:r>
    </w:p>
    <w:p w14:paraId="4F4EDFD6" w14:textId="6B1DC5CE" w:rsidR="004964FA" w:rsidRPr="004964FA" w:rsidRDefault="00DE1E1D" w:rsidP="004964FA">
      <w:pPr>
        <w:ind w:left="426"/>
        <w:jc w:val="both"/>
        <w:rPr>
          <w:rFonts w:ascii="Times New Roman" w:hAnsi="Times New Roman" w:cs="Times New Roman"/>
          <w:sz w:val="24"/>
          <w:szCs w:val="24"/>
        </w:rPr>
      </w:pPr>
      <w:r w:rsidRPr="00D6781F">
        <w:rPr>
          <w:rFonts w:ascii="Times New Roman" w:hAnsi="Times New Roman" w:cs="Times New Roman"/>
          <w:sz w:val="24"/>
          <w:szCs w:val="24"/>
          <w:highlight w:val="green"/>
        </w:rPr>
        <w:t>A</w:t>
      </w:r>
      <w:r w:rsidR="004964FA" w:rsidRPr="00D6781F">
        <w:rPr>
          <w:rFonts w:ascii="Times New Roman" w:hAnsi="Times New Roman" w:cs="Times New Roman"/>
          <w:sz w:val="24"/>
          <w:szCs w:val="24"/>
          <w:highlight w:val="green"/>
        </w:rPr>
        <w:t>s with all research, there are ethical considerations that will need to be planned for, some of which have been outlined above.</w:t>
      </w:r>
    </w:p>
    <w:p w14:paraId="1FEE036A" w14:textId="77777777" w:rsidR="004964FA" w:rsidRPr="004964FA" w:rsidRDefault="004964FA" w:rsidP="004964FA">
      <w:pPr>
        <w:ind w:left="426"/>
        <w:jc w:val="both"/>
        <w:rPr>
          <w:rFonts w:ascii="Times New Roman" w:hAnsi="Times New Roman" w:cs="Times New Roman"/>
          <w:sz w:val="24"/>
          <w:szCs w:val="24"/>
        </w:rPr>
      </w:pPr>
    </w:p>
    <w:p w14:paraId="3B6ADE78" w14:textId="5F801A06" w:rsidR="004964FA" w:rsidRPr="004964FA" w:rsidRDefault="004964FA" w:rsidP="00FE20B4">
      <w:pPr>
        <w:ind w:left="426"/>
        <w:jc w:val="both"/>
        <w:rPr>
          <w:rFonts w:ascii="Times New Roman" w:hAnsi="Times New Roman" w:cs="Times New Roman"/>
          <w:sz w:val="24"/>
          <w:szCs w:val="24"/>
        </w:rPr>
      </w:pPr>
      <w:r w:rsidRPr="004964FA">
        <w:rPr>
          <w:rFonts w:ascii="Times New Roman" w:hAnsi="Times New Roman" w:cs="Times New Roman"/>
          <w:sz w:val="24"/>
          <w:szCs w:val="24"/>
        </w:rPr>
        <w:t>5.5.2.</w:t>
      </w:r>
      <w:r w:rsidRPr="004964FA">
        <w:rPr>
          <w:rFonts w:ascii="Times New Roman" w:hAnsi="Times New Roman" w:cs="Times New Roman"/>
          <w:sz w:val="24"/>
          <w:szCs w:val="24"/>
        </w:rPr>
        <w:tab/>
        <w:t>In respect of primary data collection, participants will be asked to participate, and will have the option to withdraw their consent to participate or have their data included at any stage of the process up to the submission data.  Interviews will be conducted.in a professional manner with responses being confidentially and anonymously recorded for the purpose of the research.  The author will have a master file noting the responses, but this will not be share as standard.  This Master file will be stored in a secure location and will be password protected as added security.  Finally, if participants have questions at the end of the interview process, or before, the author will undertake to resolve these queries as quickly and sensitively as possible.</w:t>
      </w:r>
    </w:p>
    <w:p w14:paraId="345BE9ED" w14:textId="50734054" w:rsidR="004964FA" w:rsidRPr="004964FA" w:rsidRDefault="004964FA" w:rsidP="00FE20B4">
      <w:pPr>
        <w:ind w:left="426"/>
        <w:jc w:val="both"/>
        <w:rPr>
          <w:rFonts w:ascii="Times New Roman" w:hAnsi="Times New Roman" w:cs="Times New Roman"/>
          <w:sz w:val="24"/>
          <w:szCs w:val="24"/>
        </w:rPr>
      </w:pPr>
      <w:r w:rsidRPr="004964FA">
        <w:rPr>
          <w:rFonts w:ascii="Times New Roman" w:hAnsi="Times New Roman" w:cs="Times New Roman"/>
          <w:sz w:val="24"/>
          <w:szCs w:val="24"/>
        </w:rPr>
        <w:t>5.5.3.</w:t>
      </w:r>
      <w:r w:rsidRPr="004964FA">
        <w:rPr>
          <w:rFonts w:ascii="Times New Roman" w:hAnsi="Times New Roman" w:cs="Times New Roman"/>
          <w:sz w:val="24"/>
          <w:szCs w:val="24"/>
        </w:rPr>
        <w:tab/>
        <w:t xml:space="preserve">In respect of secondary data collection taken as a download from the company’s LMS, the author will put in place the relevant requests necessary within the company to obtain access to the data.  Again, any data received will be anonymised immediately so no data can be related back to any individual.  Furthermore, the data will be stored in a safe location with the relevant passwords in place.  </w:t>
      </w:r>
    </w:p>
    <w:p w14:paraId="4529E8F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4.</w:t>
      </w:r>
      <w:r w:rsidRPr="004964FA">
        <w:rPr>
          <w:rFonts w:ascii="Times New Roman" w:hAnsi="Times New Roman" w:cs="Times New Roman"/>
          <w:sz w:val="24"/>
          <w:szCs w:val="24"/>
        </w:rPr>
        <w:tab/>
        <w:t>The author is also conscious of the General Data Protection Regulation’s (GDPR) and will put the necessary steps in place to ensure compliance at all stages of the research.</w:t>
      </w:r>
    </w:p>
    <w:p w14:paraId="73DA0FBC" w14:textId="348E1A02" w:rsidR="004964FA" w:rsidRPr="00AD37C9" w:rsidRDefault="004964FA" w:rsidP="004964FA">
      <w:pPr>
        <w:ind w:left="426"/>
        <w:jc w:val="both"/>
        <w:rPr>
          <w:rFonts w:ascii="Times New Roman" w:hAnsi="Times New Roman" w:cs="Times New Roman"/>
          <w:color w:val="FF0000"/>
          <w:sz w:val="24"/>
          <w:szCs w:val="24"/>
        </w:rPr>
      </w:pPr>
      <w:r w:rsidRPr="00AD37C9">
        <w:rPr>
          <w:rFonts w:ascii="Times New Roman" w:hAnsi="Times New Roman" w:cs="Times New Roman"/>
          <w:color w:val="FF0000"/>
          <w:sz w:val="24"/>
          <w:szCs w:val="24"/>
        </w:rPr>
        <w:t>6.</w:t>
      </w:r>
      <w:r w:rsidRPr="00AD37C9">
        <w:rPr>
          <w:rFonts w:ascii="Times New Roman" w:hAnsi="Times New Roman" w:cs="Times New Roman"/>
          <w:color w:val="FF0000"/>
          <w:sz w:val="24"/>
          <w:szCs w:val="24"/>
        </w:rPr>
        <w:tab/>
        <w:t>Sampling Strategy</w:t>
      </w:r>
    </w:p>
    <w:p w14:paraId="4283DE33" w14:textId="1F92E4AE" w:rsidR="00AD37C9" w:rsidRPr="005C1E1D" w:rsidRDefault="00AD37C9" w:rsidP="00AD37C9">
      <w:pPr>
        <w:spacing w:line="360" w:lineRule="auto"/>
        <w:rPr>
          <w:rFonts w:ascii="Times New Roman" w:hAnsi="Times New Roman" w:cs="Times New Roman"/>
          <w:bCs/>
        </w:rPr>
      </w:pPr>
      <w:r>
        <w:rPr>
          <w:rFonts w:ascii="Times New Roman" w:hAnsi="Times New Roman" w:cs="Times New Roman"/>
          <w:b/>
          <w:color w:val="FF0000"/>
        </w:rPr>
        <w:t>5.1</w:t>
      </w:r>
      <w:r>
        <w:rPr>
          <w:rFonts w:ascii="Times New Roman" w:hAnsi="Times New Roman" w:cs="Times New Roman"/>
          <w:b/>
          <w:color w:val="FF0000"/>
        </w:rPr>
        <w:tab/>
      </w:r>
      <w:r w:rsidRPr="005C1E1D">
        <w:rPr>
          <w:rFonts w:ascii="Times New Roman" w:hAnsi="Times New Roman" w:cs="Times New Roman"/>
          <w:b/>
          <w:color w:val="FF0000"/>
        </w:rPr>
        <w:t xml:space="preserve">Identify the appropriate population(s) of </w:t>
      </w:r>
      <w:r w:rsidRPr="005C1E1D">
        <w:rPr>
          <w:rFonts w:ascii="Times New Roman" w:hAnsi="Times New Roman" w:cs="Times New Roman"/>
          <w:b/>
          <w:color w:val="FF0000"/>
        </w:rPr>
        <w:t>interest.</w:t>
      </w:r>
    </w:p>
    <w:p w14:paraId="57F0233E"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To identify the appropriate population of interest for my research, I must examine my objectives and the context of my research.  It is important to define and justify the populations of interest to guarantee that the research is focused and relevant which will lead to meaningful analysis and interpretation of the result. </w:t>
      </w:r>
      <w:r>
        <w:rPr>
          <w:rFonts w:ascii="Times New Roman" w:hAnsi="Times New Roman" w:cs="Times New Roman"/>
          <w:bCs/>
        </w:rPr>
        <w:t xml:space="preserve">It is important to be aware that this population of interest / data input is coming from one manufacturing company using one manufacturing material specific production step. </w:t>
      </w:r>
    </w:p>
    <w:p w14:paraId="3284DDC3" w14:textId="77777777" w:rsidR="00AD37C9" w:rsidRPr="005C1E1D" w:rsidRDefault="00AD37C9" w:rsidP="00AD37C9">
      <w:pPr>
        <w:spacing w:line="360" w:lineRule="auto"/>
        <w:rPr>
          <w:rFonts w:ascii="Times New Roman" w:eastAsia="Times New Roman" w:hAnsi="Times New Roman" w:cs="Times New Roman"/>
          <w:color w:val="222222"/>
        </w:rPr>
      </w:pPr>
      <w:r w:rsidRPr="005C1E1D">
        <w:rPr>
          <w:rFonts w:ascii="Times New Roman" w:hAnsi="Times New Roman" w:cs="Times New Roman"/>
          <w:bCs/>
        </w:rPr>
        <w:lastRenderedPageBreak/>
        <w:t xml:space="preserve">For this research, the initial population of interest was process data of materials produced in a specific production area over a set time.  This population as data was immense in size. This would take a lot of time and resources to examine. using my objectives as a tool to take a sample of this data which would be specific to my research. towards looking at materials described as </w:t>
      </w:r>
      <w:r w:rsidRPr="005C1E1D">
        <w:rPr>
          <w:rFonts w:ascii="Times New Roman" w:eastAsia="Times New Roman" w:hAnsi="Times New Roman" w:cs="Times New Roman"/>
          <w:color w:val="222222"/>
        </w:rPr>
        <w:t xml:space="preserve">common mucilage beverage products. There are 13 of these type of products in total produced between two mixing tanks.  As part of their process, they have a unique step called deaeration. All steps in the production process are recorded for every batch that is made and is stored in a database. So, by using SQL language, we created a query to call out firstly all data on all products batches produced over a 2-year period and then added that we only wanted product batches that had the deaeration step. From this a new population of interest was formed where we have process batch information for all 13 materials of interest over 2 years for 2 mixing tanks.  </w:t>
      </w:r>
    </w:p>
    <w:p w14:paraId="2E3C4C52"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The original population of interest was based on 2 years of process batch data for a particular production process area. This is a huge amount of data, so after a consulting with associates that work in the area, we decided that it was much more of benefit to look at batches that require a deaeration step in the process. So, batch data was extracted based this process step. This extract became the population of interest. </w:t>
      </w:r>
    </w:p>
    <w:p w14:paraId="5A48AE65" w14:textId="77777777" w:rsidR="00AD37C9" w:rsidRPr="005C1E1D" w:rsidRDefault="00AD37C9" w:rsidP="00AD37C9">
      <w:pPr>
        <w:spacing w:line="360" w:lineRule="auto"/>
        <w:rPr>
          <w:rFonts w:ascii="Times New Roman" w:hAnsi="Times New Roman" w:cs="Times New Roman"/>
          <w:bCs/>
        </w:rPr>
      </w:pPr>
      <w:r w:rsidRPr="005C1E1D">
        <w:rPr>
          <w:rFonts w:ascii="Times New Roman" w:hAnsi="Times New Roman" w:cs="Times New Roman"/>
          <w:bCs/>
        </w:rPr>
        <w:t xml:space="preserve">The Data population includes 13 materials /products that were produced between two mixing tanks several times over 2 years and require a deaeration step after mixing. </w:t>
      </w:r>
    </w:p>
    <w:p w14:paraId="315732E8" w14:textId="77777777" w:rsidR="00AD37C9" w:rsidRPr="005C1E1D" w:rsidRDefault="00AD37C9" w:rsidP="00AD37C9">
      <w:pPr>
        <w:pStyle w:val="ListParagraph"/>
        <w:numPr>
          <w:ilvl w:val="0"/>
          <w:numId w:val="47"/>
        </w:numPr>
        <w:spacing w:after="200" w:line="360" w:lineRule="auto"/>
        <w:rPr>
          <w:rFonts w:ascii="Times New Roman" w:hAnsi="Times New Roman" w:cs="Times New Roman"/>
        </w:rPr>
      </w:pPr>
      <w:r w:rsidRPr="005C1E1D">
        <w:rPr>
          <w:rFonts w:ascii="Times New Roman" w:hAnsi="Times New Roman" w:cs="Times New Roman"/>
        </w:rPr>
        <w:t xml:space="preserve">To gain a better understanding on why there are different deaeration times for each batch through the following: </w:t>
      </w:r>
    </w:p>
    <w:p w14:paraId="7948BC6E" w14:textId="77777777" w:rsidR="00AD37C9" w:rsidRPr="005C1E1D" w:rsidRDefault="00AD37C9" w:rsidP="00AD37C9">
      <w:pPr>
        <w:pStyle w:val="ListParagraph"/>
        <w:numPr>
          <w:ilvl w:val="1"/>
          <w:numId w:val="47"/>
        </w:numPr>
        <w:spacing w:after="200" w:line="360" w:lineRule="auto"/>
        <w:rPr>
          <w:rFonts w:ascii="Times New Roman" w:hAnsi="Times New Roman" w:cs="Times New Roman"/>
        </w:rPr>
      </w:pPr>
      <w:r w:rsidRPr="005C1E1D">
        <w:rPr>
          <w:rFonts w:ascii="Times New Roman" w:hAnsi="Times New Roman" w:cs="Times New Roman"/>
        </w:rPr>
        <w:t xml:space="preserve">A deeper understanding on the </w:t>
      </w:r>
      <w:proofErr w:type="spellStart"/>
      <w:r w:rsidRPr="005C1E1D">
        <w:rPr>
          <w:rFonts w:ascii="Times New Roman" w:eastAsia="Times New Roman" w:hAnsi="Times New Roman" w:cs="Times New Roman"/>
          <w:color w:val="222222"/>
        </w:rPr>
        <w:t>the</w:t>
      </w:r>
      <w:proofErr w:type="spellEnd"/>
      <w:r w:rsidRPr="005C1E1D">
        <w:rPr>
          <w:rFonts w:ascii="Times New Roman" w:eastAsia="Times New Roman" w:hAnsi="Times New Roman" w:cs="Times New Roman"/>
          <w:color w:val="222222"/>
        </w:rPr>
        <w:t xml:space="preserve"> common mucilage beverage product production and the various factor affecting the deaeration time </w:t>
      </w:r>
    </w:p>
    <w:p w14:paraId="7671B31B" w14:textId="77777777" w:rsidR="00AD37C9" w:rsidRPr="005C1E1D" w:rsidRDefault="00AD37C9" w:rsidP="00AD37C9">
      <w:pPr>
        <w:pStyle w:val="ListParagraph"/>
        <w:numPr>
          <w:ilvl w:val="1"/>
          <w:numId w:val="47"/>
        </w:numPr>
        <w:spacing w:after="200" w:line="360" w:lineRule="auto"/>
        <w:rPr>
          <w:rFonts w:ascii="Times New Roman" w:hAnsi="Times New Roman" w:cs="Times New Roman"/>
        </w:rPr>
      </w:pPr>
      <w:r w:rsidRPr="005C1E1D">
        <w:rPr>
          <w:rFonts w:ascii="Times New Roman" w:hAnsi="Times New Roman" w:cs="Times New Roman"/>
        </w:rPr>
        <w:t>Review of the data that is available and what it can tell us about each step in the process</w:t>
      </w:r>
    </w:p>
    <w:p w14:paraId="02F1096D"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Based on the research objectives, is sampling required here?  One of the objectives is to understand the common mucilage beverage product production, so initially data was collated for batches produced over 2 years. This was large amount of data which was stored on the company’s databases. All process steps are recorded and stored for each batch produced, however due to time and financial constraints, this data is not reviewed. I needed to used sampling technique to reduce the amount of data I need to collect but considering only data from a subgroup rather than all possible cases of elements. To determine the subgroup of data, I narrowed down my research to only looking at batch production data that has a deaeration step. This data extraction was completed using an SQL query searching for the </w:t>
      </w:r>
      <w:r w:rsidRPr="005C1E1D">
        <w:rPr>
          <w:rFonts w:ascii="Times New Roman" w:hAnsi="Times New Roman" w:cs="Times New Roman"/>
        </w:rPr>
        <w:lastRenderedPageBreak/>
        <w:t xml:space="preserve">deaeration step on the shopfloor database. The resultant sampling show that there are 13 materials that require this step and were produced several times over the time of 2 years. </w:t>
      </w:r>
    </w:p>
    <w:p w14:paraId="74033C63" w14:textId="77777777" w:rsidR="00AD37C9" w:rsidRPr="005C1E1D"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2 years was chosen to make sure we had produced these materials a few times. </w:t>
      </w:r>
    </w:p>
    <w:p w14:paraId="3B309F19" w14:textId="77777777" w:rsidR="00AD37C9" w:rsidRDefault="00AD37C9" w:rsidP="00AD37C9">
      <w:pPr>
        <w:spacing w:line="360" w:lineRule="auto"/>
        <w:rPr>
          <w:rFonts w:ascii="Times New Roman" w:hAnsi="Times New Roman" w:cs="Times New Roman"/>
        </w:rPr>
      </w:pPr>
      <w:r w:rsidRPr="005C1E1D">
        <w:rPr>
          <w:rFonts w:ascii="Times New Roman" w:hAnsi="Times New Roman" w:cs="Times New Roman"/>
        </w:rPr>
        <w:t xml:space="preserve">This is type of sampling is call probability or representative sampling – where the chance of each case being selected from the population is known and is usually equal for all cases. As we know the materials that require deaeration and we also had a set time, the only thing we didn’t know if these materials were produced more </w:t>
      </w:r>
      <w:proofErr w:type="spellStart"/>
      <w:r w:rsidRPr="005C1E1D">
        <w:rPr>
          <w:rFonts w:ascii="Times New Roman" w:hAnsi="Times New Roman" w:cs="Times New Roman"/>
        </w:rPr>
        <w:t>then</w:t>
      </w:r>
      <w:proofErr w:type="spellEnd"/>
      <w:r w:rsidRPr="005C1E1D">
        <w:rPr>
          <w:rFonts w:ascii="Times New Roman" w:hAnsi="Times New Roman" w:cs="Times New Roman"/>
        </w:rPr>
        <w:t xml:space="preserve"> once. To get an accurate picture of the process, we need to look at more than one batch production for each material. To eliminate the possibility of bias</w:t>
      </w:r>
      <w:r>
        <w:rPr>
          <w:rFonts w:ascii="Times New Roman" w:hAnsi="Times New Roman" w:cs="Times New Roman"/>
        </w:rPr>
        <w:t>.</w:t>
      </w:r>
    </w:p>
    <w:p w14:paraId="535459AC" w14:textId="77777777" w:rsidR="00AD37C9" w:rsidRDefault="00AD37C9" w:rsidP="00AD37C9">
      <w:pPr>
        <w:spacing w:line="360" w:lineRule="auto"/>
        <w:jc w:val="both"/>
        <w:rPr>
          <w:rFonts w:ascii="Times New Roman" w:hAnsi="Times New Roman" w:cs="Times New Roman"/>
          <w:bCs/>
          <w:color w:val="000000" w:themeColor="text1"/>
        </w:rPr>
      </w:pPr>
      <w:r w:rsidRPr="002971A4">
        <w:rPr>
          <w:rFonts w:ascii="Times New Roman" w:hAnsi="Times New Roman" w:cs="Times New Roman"/>
          <w:bCs/>
          <w:color w:val="000000" w:themeColor="text1"/>
        </w:rPr>
        <w:t>Machine</w:t>
      </w:r>
      <w:r w:rsidRPr="008569EC">
        <w:rPr>
          <w:rFonts w:ascii="Times New Roman" w:hAnsi="Times New Roman" w:cs="Times New Roman"/>
          <w:bCs/>
          <w:color w:val="000000" w:themeColor="text1"/>
        </w:rPr>
        <w:t xml:space="preserve"> learning algorithms are only as unbiased as the data they are trained on, and there is a risk that biases and discriminatory practices may be intentionally reinforced using such algorithms. </w:t>
      </w:r>
      <w:r>
        <w:rPr>
          <w:rFonts w:ascii="Times New Roman" w:hAnsi="Times New Roman" w:cs="Times New Roman"/>
          <w:bCs/>
          <w:color w:val="000000" w:themeColor="text1"/>
        </w:rPr>
        <w:t xml:space="preserve">To avoid this, is to be aware of potential bias to ensure fairness and objectivity. To choose a population of interest randomly and to critically assess the impact of bias on the analysis results. The question of access to this data is important. This would impact on the ability to select a representable population of interest. An informal access was granted by the manufacturing company to allow data to be downloaded from their internal database systems on the basis that this data would be anonymised in the research. </w:t>
      </w:r>
    </w:p>
    <w:p w14:paraId="4A8888E8" w14:textId="72F8FF60" w:rsidR="00AD37C9" w:rsidRDefault="00AD37C9" w:rsidP="004964FA">
      <w:pPr>
        <w:ind w:left="426"/>
        <w:jc w:val="both"/>
        <w:rPr>
          <w:rFonts w:ascii="Times New Roman" w:hAnsi="Times New Roman" w:cs="Times New Roman"/>
          <w:sz w:val="24"/>
          <w:szCs w:val="24"/>
        </w:rPr>
      </w:pPr>
    </w:p>
    <w:p w14:paraId="5569F092" w14:textId="5C3F040D" w:rsidR="00AD37C9" w:rsidRDefault="00AD37C9" w:rsidP="004964FA">
      <w:pPr>
        <w:ind w:left="426"/>
        <w:jc w:val="both"/>
        <w:rPr>
          <w:rFonts w:ascii="Times New Roman" w:hAnsi="Times New Roman" w:cs="Times New Roman"/>
          <w:sz w:val="24"/>
          <w:szCs w:val="24"/>
        </w:rPr>
      </w:pPr>
    </w:p>
    <w:p w14:paraId="788B5FF4" w14:textId="77777777" w:rsidR="00AD37C9" w:rsidRPr="004964FA" w:rsidRDefault="00AD37C9" w:rsidP="004964FA">
      <w:pPr>
        <w:ind w:left="426"/>
        <w:jc w:val="both"/>
        <w:rPr>
          <w:rFonts w:ascii="Times New Roman" w:hAnsi="Times New Roman" w:cs="Times New Roman"/>
          <w:sz w:val="24"/>
          <w:szCs w:val="24"/>
        </w:rPr>
      </w:pPr>
    </w:p>
    <w:p w14:paraId="0F9A834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w:t>
      </w:r>
      <w:r w:rsidRPr="004964FA">
        <w:rPr>
          <w:rFonts w:ascii="Times New Roman" w:hAnsi="Times New Roman" w:cs="Times New Roman"/>
          <w:sz w:val="24"/>
          <w:szCs w:val="24"/>
        </w:rPr>
        <w:tab/>
        <w:t>A key part of any research project is deciding if a sampling strategy is necessary, and if it is, what is the appropriate strategy upon which to complete the analysis on.  Looking at the two data inputs, the author determined that a different strategy will be needed for primary and secondary data collection.  For primary data, namely in-depth unstructured interviews as outlined above, a non-probability sampling method will need to be applied.  For secondary data, a probability-based sampling method is most appropriate.  Both approaches are outlined in the following sections.</w:t>
      </w:r>
    </w:p>
    <w:p w14:paraId="35AA1414" w14:textId="77777777" w:rsidR="004964FA" w:rsidRPr="004964FA" w:rsidRDefault="004964FA" w:rsidP="004964FA">
      <w:pPr>
        <w:ind w:left="426"/>
        <w:jc w:val="both"/>
        <w:rPr>
          <w:rFonts w:ascii="Times New Roman" w:hAnsi="Times New Roman" w:cs="Times New Roman"/>
          <w:sz w:val="24"/>
          <w:szCs w:val="24"/>
        </w:rPr>
      </w:pPr>
    </w:p>
    <w:p w14:paraId="58D11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2.</w:t>
      </w:r>
      <w:r w:rsidRPr="004964FA">
        <w:rPr>
          <w:rFonts w:ascii="Times New Roman" w:hAnsi="Times New Roman" w:cs="Times New Roman"/>
          <w:sz w:val="24"/>
          <w:szCs w:val="24"/>
        </w:rPr>
        <w:tab/>
        <w:t xml:space="preserve">Primary Data </w:t>
      </w:r>
    </w:p>
    <w:p w14:paraId="6879107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As outlined in Section 5, the chosen primary research methodology selected is that of in-depth unstructured interviews.  This approach allows for participants to be selected based on their expertise with a given area, a form of sampling known as purposive or judgement sampling (Saunders et al, 2012).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w:t>
      </w:r>
      <w:r w:rsidRPr="004964FA">
        <w:rPr>
          <w:rFonts w:ascii="Times New Roman" w:hAnsi="Times New Roman" w:cs="Times New Roman"/>
          <w:sz w:val="24"/>
          <w:szCs w:val="24"/>
        </w:rPr>
        <w:lastRenderedPageBreak/>
        <w:t xml:space="preserve">possible in the data collected’, (pp. 287).  Saunders et al (2012) also advise that a minimum sample size of 5 in-depth unstructured interviews be carried out.  </w:t>
      </w:r>
    </w:p>
    <w:p w14:paraId="07787C7F" w14:textId="77777777" w:rsidR="004964FA" w:rsidRPr="004964FA" w:rsidRDefault="004964FA" w:rsidP="004964FA">
      <w:pPr>
        <w:ind w:left="426"/>
        <w:jc w:val="both"/>
        <w:rPr>
          <w:rFonts w:ascii="Times New Roman" w:hAnsi="Times New Roman" w:cs="Times New Roman"/>
          <w:sz w:val="24"/>
          <w:szCs w:val="24"/>
        </w:rPr>
      </w:pPr>
    </w:p>
    <w:p w14:paraId="344CC584"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3.</w:t>
      </w:r>
      <w:r w:rsidRPr="004964FA">
        <w:rPr>
          <w:rFonts w:ascii="Times New Roman" w:hAnsi="Times New Roman" w:cs="Times New Roman"/>
          <w:sz w:val="24"/>
          <w:szCs w:val="24"/>
        </w:rPr>
        <w:tab/>
        <w:t xml:space="preserve">Secondary Data </w:t>
      </w:r>
    </w:p>
    <w:p w14:paraId="00422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records have been collated since the LMS was introduced in 2020.  In addition, the timeframe by which to complete the analysis is limited to several weeks.  Working with full populations of more than 50 is not recommended (Saunders, Lewis and Thornhill, 2012).  Based on these reasons, it will be necessary to use a sample strategy to complete the research.</w:t>
      </w:r>
    </w:p>
    <w:p w14:paraId="04EB9B35" w14:textId="77777777" w:rsidR="004964FA" w:rsidRPr="004964FA" w:rsidRDefault="004964FA" w:rsidP="004964FA">
      <w:pPr>
        <w:ind w:left="426"/>
        <w:jc w:val="both"/>
        <w:rPr>
          <w:rFonts w:ascii="Times New Roman" w:hAnsi="Times New Roman" w:cs="Times New Roman"/>
          <w:sz w:val="24"/>
          <w:szCs w:val="24"/>
        </w:rPr>
      </w:pPr>
    </w:p>
    <w:p w14:paraId="5DAE03F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4.</w:t>
      </w:r>
      <w:r w:rsidRPr="004964FA">
        <w:rPr>
          <w:rFonts w:ascii="Times New Roman" w:hAnsi="Times New Roman" w:cs="Times New Roman"/>
          <w:sz w:val="24"/>
          <w:szCs w:val="24"/>
        </w:rPr>
        <w:tab/>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7DBF0E9" w14:textId="77777777" w:rsidR="004964FA" w:rsidRPr="004964FA" w:rsidRDefault="004964FA" w:rsidP="004964FA">
      <w:pPr>
        <w:ind w:left="426"/>
        <w:jc w:val="both"/>
        <w:rPr>
          <w:rFonts w:ascii="Times New Roman" w:hAnsi="Times New Roman" w:cs="Times New Roman"/>
          <w:sz w:val="24"/>
          <w:szCs w:val="24"/>
        </w:rPr>
      </w:pPr>
    </w:p>
    <w:p w14:paraId="4BB61933" w14:textId="727FA03A"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5.</w:t>
      </w:r>
      <w:r w:rsidRPr="004964FA">
        <w:rPr>
          <w:rFonts w:ascii="Times New Roman" w:hAnsi="Times New Roman" w:cs="Times New Roman"/>
          <w:sz w:val="24"/>
          <w:szCs w:val="24"/>
        </w:rPr>
        <w:tab/>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w:t>
      </w:r>
      <w:r w:rsidR="00293DDB" w:rsidRPr="004964FA">
        <w:rPr>
          <w:rFonts w:ascii="Times New Roman" w:hAnsi="Times New Roman" w:cs="Times New Roman"/>
          <w:sz w:val="24"/>
          <w:szCs w:val="24"/>
        </w:rPr>
        <w:t>of sampling</w:t>
      </w:r>
      <w:r w:rsidRPr="004964FA">
        <w:rPr>
          <w:rFonts w:ascii="Times New Roman" w:hAnsi="Times New Roman" w:cs="Times New Roman"/>
          <w:sz w:val="24"/>
          <w:szCs w:val="24"/>
        </w:rPr>
        <w:t xml:space="preserve"> frame, sample size, sampling technique and a check to ensure that the sample is representative of the overall population (Saunders, Lewis and Thornhill, 2012).  Using this framework, the author will discuss each element comprehensively in the following sections.</w:t>
      </w:r>
    </w:p>
    <w:p w14:paraId="23F18B6D" w14:textId="77777777" w:rsidR="004964FA" w:rsidRPr="004964FA" w:rsidRDefault="004964FA" w:rsidP="004964FA">
      <w:pPr>
        <w:ind w:left="426"/>
        <w:jc w:val="both"/>
        <w:rPr>
          <w:rFonts w:ascii="Times New Roman" w:hAnsi="Times New Roman" w:cs="Times New Roman"/>
          <w:sz w:val="24"/>
          <w:szCs w:val="24"/>
        </w:rPr>
      </w:pPr>
    </w:p>
    <w:p w14:paraId="047E9C88"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 </w:t>
      </w:r>
    </w:p>
    <w:p w14:paraId="0847CF46" w14:textId="77777777" w:rsidR="004964FA" w:rsidRPr="00293DDB" w:rsidRDefault="004964FA" w:rsidP="004964FA">
      <w:pPr>
        <w:ind w:left="426"/>
        <w:jc w:val="both"/>
        <w:rPr>
          <w:rFonts w:ascii="Times New Roman" w:hAnsi="Times New Roman" w:cs="Times New Roman"/>
          <w:b/>
          <w:bCs/>
          <w:sz w:val="24"/>
          <w:szCs w:val="24"/>
        </w:rPr>
      </w:pPr>
      <w:r w:rsidRPr="00293DDB">
        <w:rPr>
          <w:rFonts w:ascii="Times New Roman" w:hAnsi="Times New Roman" w:cs="Times New Roman"/>
          <w:b/>
          <w:bCs/>
          <w:sz w:val="24"/>
          <w:szCs w:val="24"/>
        </w:rPr>
        <w:t>6.6.</w:t>
      </w:r>
      <w:r w:rsidRPr="00293DDB">
        <w:rPr>
          <w:rFonts w:ascii="Times New Roman" w:hAnsi="Times New Roman" w:cs="Times New Roman"/>
          <w:b/>
          <w:bCs/>
          <w:sz w:val="24"/>
          <w:szCs w:val="24"/>
        </w:rPr>
        <w:tab/>
        <w:t>Sampling Frame</w:t>
      </w:r>
    </w:p>
    <w:p w14:paraId="56FF4353" w14:textId="45D5B9B0" w:rsidR="004964FA" w:rsidRPr="004964FA" w:rsidRDefault="004964FA" w:rsidP="00293DDB">
      <w:pPr>
        <w:ind w:left="426"/>
        <w:jc w:val="both"/>
        <w:rPr>
          <w:rFonts w:ascii="Times New Roman" w:hAnsi="Times New Roman" w:cs="Times New Roman"/>
          <w:sz w:val="24"/>
          <w:szCs w:val="24"/>
        </w:rPr>
      </w:pPr>
      <w:r w:rsidRPr="004964FA">
        <w:rPr>
          <w:rFonts w:ascii="Times New Roman" w:hAnsi="Times New Roman" w:cs="Times New Roman"/>
          <w:sz w:val="24"/>
          <w:szCs w:val="24"/>
        </w:rPr>
        <w:t>6.6.1.</w:t>
      </w:r>
      <w:r w:rsidRPr="004964FA">
        <w:rPr>
          <w:rFonts w:ascii="Times New Roman" w:hAnsi="Times New Roman" w:cs="Times New Roman"/>
          <w:sz w:val="24"/>
          <w:szCs w:val="24"/>
        </w:rPr>
        <w:tab/>
        <w:t>Saunders et al (2012) outlines that a sampling frame is ‘a complete list of all the cases in the population from which your sample will be drawn’, (pp 293)</w:t>
      </w:r>
    </w:p>
    <w:p w14:paraId="77653C0D" w14:textId="77777777" w:rsidR="004964FA" w:rsidRPr="004964FA" w:rsidRDefault="004964FA" w:rsidP="004964FA">
      <w:pPr>
        <w:ind w:left="426"/>
        <w:jc w:val="both"/>
        <w:rPr>
          <w:rFonts w:ascii="Times New Roman" w:hAnsi="Times New Roman" w:cs="Times New Roman"/>
          <w:sz w:val="24"/>
          <w:szCs w:val="24"/>
        </w:rPr>
      </w:pPr>
    </w:p>
    <w:p w14:paraId="01BDAC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3.</w:t>
      </w:r>
      <w:r w:rsidRPr="004964FA">
        <w:rPr>
          <w:rFonts w:ascii="Times New Roman" w:hAnsi="Times New Roman" w:cs="Times New Roman"/>
          <w:sz w:val="24"/>
          <w:szCs w:val="24"/>
        </w:rPr>
        <w:tab/>
        <w:t xml:space="preserve">A further consideration would be that the data is stored within the LMS is for all employees working for the company both in Ireland and in other sites around the world.  </w:t>
      </w:r>
      <w:r w:rsidRPr="004964FA">
        <w:rPr>
          <w:rFonts w:ascii="Times New Roman" w:hAnsi="Times New Roman" w:cs="Times New Roman"/>
          <w:sz w:val="24"/>
          <w:szCs w:val="24"/>
        </w:rPr>
        <w:lastRenderedPageBreak/>
        <w:t>By filtering to the Irish site, it’s possible to say that employees contained there have an equal chance of being selected to take part in the study.</w:t>
      </w:r>
    </w:p>
    <w:p w14:paraId="64869C1F" w14:textId="77777777" w:rsidR="004964FA" w:rsidRPr="004964FA" w:rsidRDefault="004964FA" w:rsidP="004964FA">
      <w:pPr>
        <w:ind w:left="426"/>
        <w:jc w:val="both"/>
        <w:rPr>
          <w:rFonts w:ascii="Times New Roman" w:hAnsi="Times New Roman" w:cs="Times New Roman"/>
          <w:sz w:val="24"/>
          <w:szCs w:val="24"/>
        </w:rPr>
      </w:pPr>
    </w:p>
    <w:p w14:paraId="1B202EE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4.</w:t>
      </w:r>
      <w:r w:rsidRPr="004964FA">
        <w:rPr>
          <w:rFonts w:ascii="Times New Roman" w:hAnsi="Times New Roman" w:cs="Times New Roman"/>
          <w:sz w:val="24"/>
          <w:szCs w:val="24"/>
        </w:rPr>
        <w:tab/>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3CB50686" w14:textId="77777777" w:rsidR="004964FA" w:rsidRPr="004964FA" w:rsidRDefault="004964FA" w:rsidP="004964FA">
      <w:pPr>
        <w:ind w:left="426"/>
        <w:jc w:val="both"/>
        <w:rPr>
          <w:rFonts w:ascii="Times New Roman" w:hAnsi="Times New Roman" w:cs="Times New Roman"/>
          <w:sz w:val="24"/>
          <w:szCs w:val="24"/>
        </w:rPr>
      </w:pPr>
    </w:p>
    <w:p w14:paraId="07C82703" w14:textId="77777777" w:rsidR="004964FA" w:rsidRPr="00293DDB" w:rsidRDefault="004964FA" w:rsidP="004964FA">
      <w:pPr>
        <w:ind w:left="426"/>
        <w:jc w:val="both"/>
        <w:rPr>
          <w:rFonts w:ascii="Times New Roman" w:hAnsi="Times New Roman" w:cs="Times New Roman"/>
          <w:b/>
          <w:bCs/>
          <w:sz w:val="24"/>
          <w:szCs w:val="24"/>
        </w:rPr>
      </w:pPr>
      <w:r w:rsidRPr="00293DDB">
        <w:rPr>
          <w:rFonts w:ascii="Times New Roman" w:hAnsi="Times New Roman" w:cs="Times New Roman"/>
          <w:b/>
          <w:bCs/>
          <w:sz w:val="24"/>
          <w:szCs w:val="24"/>
        </w:rPr>
        <w:t>6.7.</w:t>
      </w:r>
      <w:r w:rsidRPr="00293DDB">
        <w:rPr>
          <w:rFonts w:ascii="Times New Roman" w:hAnsi="Times New Roman" w:cs="Times New Roman"/>
          <w:b/>
          <w:bCs/>
          <w:sz w:val="24"/>
          <w:szCs w:val="24"/>
        </w:rPr>
        <w:tab/>
        <w:t>Sample Size</w:t>
      </w:r>
    </w:p>
    <w:p w14:paraId="248D59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1.</w:t>
      </w:r>
      <w:r w:rsidRPr="004964FA">
        <w:rPr>
          <w:rFonts w:ascii="Times New Roman" w:hAnsi="Times New Roman" w:cs="Times New Roman"/>
          <w:sz w:val="24"/>
          <w:szCs w:val="24"/>
        </w:rPr>
        <w:tab/>
        <w:t>As sampling size will have an impact on any results, the research found considered what the appropriate sample size should be.  The population of employees is approximately 300.  Saunders et al (2012) outline that a sample size of 30 is a ‘rule of thumb’ in order to carry out statistical analysis on the group.  This will allow a degree of confidence in the analysis and is based on best practice.</w:t>
      </w:r>
    </w:p>
    <w:p w14:paraId="5DBE0AFE" w14:textId="77777777" w:rsidR="004964FA" w:rsidRPr="004964FA" w:rsidRDefault="004964FA" w:rsidP="004964FA">
      <w:pPr>
        <w:ind w:left="426"/>
        <w:jc w:val="both"/>
        <w:rPr>
          <w:rFonts w:ascii="Times New Roman" w:hAnsi="Times New Roman" w:cs="Times New Roman"/>
          <w:sz w:val="24"/>
          <w:szCs w:val="24"/>
        </w:rPr>
      </w:pPr>
    </w:p>
    <w:p w14:paraId="5EB88E9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Using a sample size of 30 for this population would give a 10% sample size.  The author is suggesting a sample of 60, which would give a sample size of 20%.</w:t>
      </w:r>
    </w:p>
    <w:p w14:paraId="6942E1F0" w14:textId="77777777" w:rsidR="004964FA" w:rsidRPr="004964FA" w:rsidRDefault="004964FA" w:rsidP="004964FA">
      <w:pPr>
        <w:ind w:left="426"/>
        <w:jc w:val="both"/>
        <w:rPr>
          <w:rFonts w:ascii="Times New Roman" w:hAnsi="Times New Roman" w:cs="Times New Roman"/>
          <w:sz w:val="24"/>
          <w:szCs w:val="24"/>
        </w:rPr>
      </w:pPr>
    </w:p>
    <w:p w14:paraId="45E29F09" w14:textId="77777777" w:rsidR="004964FA" w:rsidRPr="00293DDB" w:rsidRDefault="004964FA" w:rsidP="004964FA">
      <w:pPr>
        <w:ind w:left="426"/>
        <w:jc w:val="both"/>
        <w:rPr>
          <w:rFonts w:ascii="Times New Roman" w:hAnsi="Times New Roman" w:cs="Times New Roman"/>
          <w:b/>
          <w:bCs/>
          <w:sz w:val="24"/>
          <w:szCs w:val="24"/>
        </w:rPr>
      </w:pPr>
      <w:r w:rsidRPr="00293DDB">
        <w:rPr>
          <w:rFonts w:ascii="Times New Roman" w:hAnsi="Times New Roman" w:cs="Times New Roman"/>
          <w:b/>
          <w:bCs/>
          <w:sz w:val="24"/>
          <w:szCs w:val="24"/>
        </w:rPr>
        <w:t>6.8.</w:t>
      </w:r>
      <w:r w:rsidRPr="00293DDB">
        <w:rPr>
          <w:rFonts w:ascii="Times New Roman" w:hAnsi="Times New Roman" w:cs="Times New Roman"/>
          <w:b/>
          <w:bCs/>
          <w:sz w:val="24"/>
          <w:szCs w:val="24"/>
        </w:rPr>
        <w:tab/>
        <w:t>Sampling Techniques</w:t>
      </w:r>
    </w:p>
    <w:p w14:paraId="213EB397" w14:textId="42AB6F32" w:rsidR="004964FA" w:rsidRPr="004964FA" w:rsidRDefault="004964FA" w:rsidP="00293DDB">
      <w:pPr>
        <w:ind w:left="426"/>
        <w:jc w:val="both"/>
        <w:rPr>
          <w:rFonts w:ascii="Times New Roman" w:hAnsi="Times New Roman" w:cs="Times New Roman"/>
          <w:sz w:val="24"/>
          <w:szCs w:val="24"/>
        </w:rPr>
      </w:pPr>
      <w:r w:rsidRPr="004964FA">
        <w:rPr>
          <w:rFonts w:ascii="Times New Roman" w:hAnsi="Times New Roman" w:cs="Times New Roman"/>
          <w:sz w:val="24"/>
          <w:szCs w:val="24"/>
        </w:rPr>
        <w:t>6.8.1.</w:t>
      </w:r>
      <w:r w:rsidRPr="004964FA">
        <w:rPr>
          <w:rFonts w:ascii="Times New Roman" w:hAnsi="Times New Roman" w:cs="Times New Roman"/>
          <w:sz w:val="24"/>
          <w:szCs w:val="24"/>
        </w:rPr>
        <w:tab/>
        <w:t>The author reviewed the five sampling techniques common to probability sampling and identified that systematic sampling would be the most suitable.  The technique is discussed in more detail below.</w:t>
      </w:r>
    </w:p>
    <w:p w14:paraId="7B37E7D3" w14:textId="674FD1C3" w:rsidR="004964FA" w:rsidRPr="00293DDB" w:rsidRDefault="004964FA" w:rsidP="00293DDB">
      <w:pPr>
        <w:ind w:left="426"/>
        <w:jc w:val="both"/>
        <w:rPr>
          <w:rFonts w:ascii="Times New Roman" w:hAnsi="Times New Roman" w:cs="Times New Roman"/>
          <w:b/>
          <w:bCs/>
          <w:sz w:val="24"/>
          <w:szCs w:val="24"/>
        </w:rPr>
      </w:pPr>
      <w:r w:rsidRPr="00293DDB">
        <w:rPr>
          <w:rFonts w:ascii="Times New Roman" w:hAnsi="Times New Roman" w:cs="Times New Roman"/>
          <w:b/>
          <w:bCs/>
          <w:sz w:val="24"/>
          <w:szCs w:val="24"/>
        </w:rPr>
        <w:t>6.9.</w:t>
      </w:r>
      <w:r w:rsidRPr="00293DDB">
        <w:rPr>
          <w:rFonts w:ascii="Times New Roman" w:hAnsi="Times New Roman" w:cs="Times New Roman"/>
          <w:b/>
          <w:bCs/>
          <w:sz w:val="24"/>
          <w:szCs w:val="24"/>
        </w:rPr>
        <w:tab/>
        <w:t>Check for Representation</w:t>
      </w:r>
    </w:p>
    <w:p w14:paraId="2AC5734E" w14:textId="7C2F1362" w:rsidR="004964FA" w:rsidRDefault="004964FA" w:rsidP="004964FA">
      <w:pPr>
        <w:ind w:left="426"/>
        <w:jc w:val="both"/>
        <w:rPr>
          <w:rFonts w:ascii="Times New Roman" w:hAnsi="Times New Roman" w:cs="Times New Roman"/>
          <w:b/>
          <w:bCs/>
          <w:sz w:val="24"/>
          <w:szCs w:val="24"/>
        </w:rPr>
      </w:pPr>
      <w:r w:rsidRPr="00293DDB">
        <w:rPr>
          <w:rFonts w:ascii="Times New Roman" w:hAnsi="Times New Roman" w:cs="Times New Roman"/>
          <w:b/>
          <w:bCs/>
          <w:sz w:val="24"/>
          <w:szCs w:val="24"/>
        </w:rPr>
        <w:t>6.10.</w:t>
      </w:r>
      <w:r w:rsidRPr="00293DDB">
        <w:rPr>
          <w:rFonts w:ascii="Times New Roman" w:hAnsi="Times New Roman" w:cs="Times New Roman"/>
          <w:b/>
          <w:bCs/>
          <w:sz w:val="24"/>
          <w:szCs w:val="24"/>
        </w:rPr>
        <w:tab/>
        <w:t>Applying the Sampling Strategy</w:t>
      </w:r>
    </w:p>
    <w:p w14:paraId="350785DF" w14:textId="77777777" w:rsidR="00293DDB" w:rsidRPr="00293DDB" w:rsidRDefault="00293DDB" w:rsidP="004964FA">
      <w:pPr>
        <w:ind w:left="426"/>
        <w:jc w:val="both"/>
        <w:rPr>
          <w:rFonts w:ascii="Times New Roman" w:hAnsi="Times New Roman" w:cs="Times New Roman"/>
          <w:b/>
          <w:bCs/>
          <w:sz w:val="24"/>
          <w:szCs w:val="24"/>
        </w:rPr>
      </w:pPr>
    </w:p>
    <w:p w14:paraId="4D6C423F" w14:textId="15FEDACD" w:rsidR="00B469BB" w:rsidRPr="002278A0" w:rsidRDefault="002A54CB" w:rsidP="00B469BB">
      <w:pPr>
        <w:pStyle w:val="Heading1"/>
        <w:numPr>
          <w:ilvl w:val="0"/>
          <w:numId w:val="35"/>
        </w:numPr>
        <w:jc w:val="both"/>
        <w:rPr>
          <w:b/>
          <w:bCs/>
        </w:rPr>
      </w:pPr>
      <w:r w:rsidRPr="002278A0">
        <w:rPr>
          <w:b/>
          <w:bCs/>
        </w:rPr>
        <w:t>Chapter 5: Implementation</w:t>
      </w:r>
    </w:p>
    <w:p w14:paraId="6D1CA464" w14:textId="77777777" w:rsidR="00D439E3" w:rsidRPr="00D439E3" w:rsidRDefault="00D439E3" w:rsidP="00D439E3"/>
    <w:p w14:paraId="5BA3CA8E" w14:textId="087B0218" w:rsidR="00B469BB" w:rsidRDefault="00D439E3" w:rsidP="00B469BB">
      <w:r w:rsidRPr="00D439E3">
        <w:t>To perform machine learning to predict downtime based on phase over runtimes, tank sizes, and materials</w:t>
      </w:r>
      <w:r w:rsidR="002278A0">
        <w:t xml:space="preserve"> the</w:t>
      </w:r>
      <w:r w:rsidRPr="00D439E3">
        <w:t xml:space="preserve"> data</w:t>
      </w:r>
      <w:r w:rsidR="002278A0">
        <w:t xml:space="preserve"> needs to be structured</w:t>
      </w:r>
      <w:r w:rsidRPr="00D439E3">
        <w:t xml:space="preserve"> into a Pandas </w:t>
      </w:r>
      <w:r w:rsidR="006133EA" w:rsidRPr="00D439E3">
        <w:t>Data Frame</w:t>
      </w:r>
    </w:p>
    <w:p w14:paraId="570022FE" w14:textId="76FDF017" w:rsidR="00700E95" w:rsidRDefault="006133EA" w:rsidP="00700E95">
      <w:r>
        <w:t>T</w:t>
      </w:r>
      <w:r w:rsidR="00700E95">
        <w:t xml:space="preserve">he </w:t>
      </w:r>
      <w:proofErr w:type="spellStart"/>
      <w:r w:rsidR="00700E95">
        <w:t>DataFrame</w:t>
      </w:r>
      <w:proofErr w:type="spellEnd"/>
      <w:r w:rsidR="00700E95">
        <w:t xml:space="preserve"> </w:t>
      </w:r>
      <w:proofErr w:type="spellStart"/>
      <w:r w:rsidR="00700E95">
        <w:t>df</w:t>
      </w:r>
      <w:proofErr w:type="spellEnd"/>
      <w:r w:rsidR="00700E95">
        <w:t xml:space="preserve"> contains columns for '</w:t>
      </w:r>
      <w:proofErr w:type="spellStart"/>
      <w:r w:rsidR="00700E95">
        <w:t>TankName</w:t>
      </w:r>
      <w:proofErr w:type="spellEnd"/>
      <w:r w:rsidR="00700E95">
        <w:t>', 'Material', '</w:t>
      </w:r>
      <w:proofErr w:type="spellStart"/>
      <w:r w:rsidR="00700E95">
        <w:t>TankSize</w:t>
      </w:r>
      <w:proofErr w:type="spellEnd"/>
      <w:r w:rsidR="00700E95">
        <w:t>', '</w:t>
      </w:r>
      <w:proofErr w:type="spellStart"/>
      <w:r w:rsidR="00700E95">
        <w:t>PhaseOverRuntime</w:t>
      </w:r>
      <w:proofErr w:type="spellEnd"/>
      <w:r w:rsidR="00700E95">
        <w:t>', and 'Downtime'. Each row represents a specific instance of data with information about the tank, material, tank size, phase over runtime, and corresponding downtime.</w:t>
      </w:r>
    </w:p>
    <w:p w14:paraId="3B4B5007" w14:textId="134A198C" w:rsidR="00700E95" w:rsidRDefault="00700E95" w:rsidP="00700E95">
      <w:r>
        <w:t>G</w:t>
      </w:r>
      <w:r>
        <w:t>eneral</w:t>
      </w:r>
      <w:r w:rsidR="006133EA">
        <w:t xml:space="preserve"> Method</w:t>
      </w:r>
      <w:r>
        <w:t xml:space="preserve"> outline:</w:t>
      </w:r>
    </w:p>
    <w:p w14:paraId="5349E9A5" w14:textId="77777777" w:rsidR="00700E95" w:rsidRDefault="00700E95" w:rsidP="00700E95"/>
    <w:p w14:paraId="55953542" w14:textId="01B7B1D5" w:rsidR="00700E95" w:rsidRDefault="00700E95" w:rsidP="006133EA">
      <w:pPr>
        <w:pStyle w:val="ListParagraph"/>
        <w:numPr>
          <w:ilvl w:val="0"/>
          <w:numId w:val="48"/>
        </w:numPr>
      </w:pPr>
      <w:r w:rsidRPr="006133EA">
        <w:rPr>
          <w:b/>
          <w:bCs/>
        </w:rPr>
        <w:lastRenderedPageBreak/>
        <w:t>Feature Engineering:</w:t>
      </w:r>
      <w:r>
        <w:t xml:space="preserve"> Decide which features (columns) are relevant for predicting 'Downtime' and create any additional derived features that could be useful.</w:t>
      </w:r>
    </w:p>
    <w:p w14:paraId="58290868" w14:textId="77777777" w:rsidR="00700E95" w:rsidRDefault="00700E95" w:rsidP="00700E95"/>
    <w:p w14:paraId="3934590B" w14:textId="7FEBA7AC" w:rsidR="00700E95" w:rsidRDefault="00700E95" w:rsidP="006133EA">
      <w:pPr>
        <w:pStyle w:val="ListParagraph"/>
        <w:numPr>
          <w:ilvl w:val="0"/>
          <w:numId w:val="48"/>
        </w:numPr>
      </w:pPr>
      <w:r w:rsidRPr="006133EA">
        <w:rPr>
          <w:b/>
          <w:bCs/>
        </w:rPr>
        <w:t xml:space="preserve">Data </w:t>
      </w:r>
      <w:proofErr w:type="spellStart"/>
      <w:r w:rsidRPr="006133EA">
        <w:rPr>
          <w:b/>
          <w:bCs/>
        </w:rPr>
        <w:t>Preprocessing</w:t>
      </w:r>
      <w:proofErr w:type="spellEnd"/>
      <w:r>
        <w:t>: If your features include categorical variables like '</w:t>
      </w:r>
      <w:proofErr w:type="spellStart"/>
      <w:r>
        <w:t>TankName</w:t>
      </w:r>
      <w:proofErr w:type="spellEnd"/>
      <w:r>
        <w:t>' and 'Material', you'll need to convert them into numerical representations using techniques like one-hot encoding.</w:t>
      </w:r>
    </w:p>
    <w:p w14:paraId="2848DDFA" w14:textId="77777777" w:rsidR="00700E95" w:rsidRDefault="00700E95" w:rsidP="00700E95"/>
    <w:p w14:paraId="0E7897A4" w14:textId="792DB445" w:rsidR="00700E95" w:rsidRDefault="00700E95" w:rsidP="00E4122C">
      <w:pPr>
        <w:pStyle w:val="ListParagraph"/>
        <w:numPr>
          <w:ilvl w:val="0"/>
          <w:numId w:val="48"/>
        </w:numPr>
      </w:pPr>
      <w:r w:rsidRPr="00E4122C">
        <w:rPr>
          <w:b/>
          <w:bCs/>
        </w:rPr>
        <w:t>Train-Test Split</w:t>
      </w:r>
      <w:r>
        <w:t>: Split your data into a training set and a testing set to evaluate your machine learning model's performance.</w:t>
      </w:r>
    </w:p>
    <w:p w14:paraId="435E1D8F" w14:textId="77777777" w:rsidR="00700E95" w:rsidRDefault="00700E95" w:rsidP="00700E95"/>
    <w:p w14:paraId="0CA0CC85" w14:textId="66FFFA63" w:rsidR="00700E95" w:rsidRDefault="00700E95" w:rsidP="00E4122C">
      <w:pPr>
        <w:pStyle w:val="ListParagraph"/>
        <w:numPr>
          <w:ilvl w:val="0"/>
          <w:numId w:val="48"/>
        </w:numPr>
      </w:pPr>
      <w:r w:rsidRPr="00E4122C">
        <w:rPr>
          <w:b/>
          <w:bCs/>
        </w:rPr>
        <w:t>Select a Model</w:t>
      </w:r>
      <w:r>
        <w:t>: Choose a suitable machine learning algorithm for regression tasks. Linear regression is a common choice for predicting continuous values like 'Downtime', but you can explore other algorithms as well.</w:t>
      </w:r>
    </w:p>
    <w:p w14:paraId="0FD2CE6E" w14:textId="77777777" w:rsidR="00700E95" w:rsidRDefault="00700E95" w:rsidP="00700E95"/>
    <w:p w14:paraId="254609B6" w14:textId="1D6BAF17" w:rsidR="00700E95" w:rsidRDefault="00700E95" w:rsidP="00E4122C">
      <w:pPr>
        <w:pStyle w:val="ListParagraph"/>
        <w:numPr>
          <w:ilvl w:val="0"/>
          <w:numId w:val="48"/>
        </w:numPr>
      </w:pPr>
      <w:r w:rsidRPr="00E4122C">
        <w:rPr>
          <w:b/>
          <w:bCs/>
        </w:rPr>
        <w:t>Train the Model</w:t>
      </w:r>
      <w:r>
        <w:t>: Fit the chosen algorithm to your training data.</w:t>
      </w:r>
    </w:p>
    <w:p w14:paraId="0AEF43FE" w14:textId="77777777" w:rsidR="00700E95" w:rsidRDefault="00700E95" w:rsidP="00700E95"/>
    <w:p w14:paraId="18101595" w14:textId="4283228A" w:rsidR="00700E95" w:rsidRDefault="00700E95" w:rsidP="00E4122C">
      <w:pPr>
        <w:pStyle w:val="ListParagraph"/>
        <w:numPr>
          <w:ilvl w:val="0"/>
          <w:numId w:val="48"/>
        </w:numPr>
      </w:pPr>
      <w:r w:rsidRPr="00E4122C">
        <w:rPr>
          <w:b/>
          <w:bCs/>
        </w:rPr>
        <w:t>Evaluate the Model</w:t>
      </w:r>
      <w:r>
        <w:t>: Use your testing data to evaluate how well your model predicts 'Downtime'. Common evaluation metrics for regression include Mean Absolute Error (MAE), Mean Squared Error (MSE), and R-squared.</w:t>
      </w:r>
    </w:p>
    <w:p w14:paraId="3C18B259" w14:textId="77777777" w:rsidR="00700E95" w:rsidRDefault="00700E95" w:rsidP="00700E95"/>
    <w:p w14:paraId="1A7EC32C" w14:textId="5714AB43" w:rsidR="00700E95" w:rsidRDefault="00700E95" w:rsidP="00E4122C">
      <w:pPr>
        <w:pStyle w:val="ListParagraph"/>
        <w:numPr>
          <w:ilvl w:val="0"/>
          <w:numId w:val="48"/>
        </w:numPr>
      </w:pPr>
      <w:r w:rsidRPr="00E4122C">
        <w:rPr>
          <w:b/>
          <w:bCs/>
        </w:rPr>
        <w:t>Fine-Tuning</w:t>
      </w:r>
      <w:r>
        <w:t>: You can fine-tune your model's hyperparameters to improve its performance.</w:t>
      </w:r>
    </w:p>
    <w:p w14:paraId="0C12235D" w14:textId="77777777" w:rsidR="00700E95" w:rsidRDefault="00700E95" w:rsidP="00700E95"/>
    <w:p w14:paraId="2EE358FD" w14:textId="7C09A8E8" w:rsidR="00700E95" w:rsidRDefault="00700E95" w:rsidP="00E4122C">
      <w:pPr>
        <w:pStyle w:val="ListParagraph"/>
        <w:numPr>
          <w:ilvl w:val="0"/>
          <w:numId w:val="48"/>
        </w:numPr>
      </w:pPr>
      <w:r w:rsidRPr="00E4122C">
        <w:rPr>
          <w:b/>
          <w:bCs/>
        </w:rPr>
        <w:t>Prediction</w:t>
      </w:r>
      <w:r>
        <w:t>: Once your model is trained and evaluated, you can use it to make predictions on new data.</w:t>
      </w:r>
    </w:p>
    <w:p w14:paraId="62D9B035" w14:textId="77777777" w:rsidR="00700E95" w:rsidRDefault="00700E95" w:rsidP="00700E95"/>
    <w:p w14:paraId="608F0C22" w14:textId="77777777" w:rsidR="00B469BB" w:rsidRPr="00B469BB" w:rsidRDefault="00B469BB" w:rsidP="00B469BB">
      <w:pPr>
        <w:rPr>
          <w:b/>
          <w:bCs/>
        </w:rPr>
      </w:pPr>
      <w:r w:rsidRPr="00B469BB">
        <w:rPr>
          <w:b/>
          <w:bCs/>
        </w:rPr>
        <w:t>Tank_1: Encoded tank categories.</w:t>
      </w:r>
    </w:p>
    <w:p w14:paraId="6AD14D4A" w14:textId="77777777" w:rsidR="00B469BB" w:rsidRPr="00B469BB" w:rsidRDefault="00B469BB" w:rsidP="00B469BB">
      <w:pPr>
        <w:rPr>
          <w:b/>
          <w:bCs/>
        </w:rPr>
      </w:pPr>
      <w:r w:rsidRPr="00B469BB">
        <w:rPr>
          <w:b/>
          <w:bCs/>
        </w:rPr>
        <w:t>BATCHID: Batch ID for each entry.</w:t>
      </w:r>
    </w:p>
    <w:p w14:paraId="7A8F0105" w14:textId="77777777" w:rsidR="00B469BB" w:rsidRPr="00B469BB" w:rsidRDefault="00B469BB" w:rsidP="00B469BB">
      <w:pPr>
        <w:rPr>
          <w:b/>
          <w:bCs/>
        </w:rPr>
      </w:pPr>
      <w:r w:rsidRPr="00B469BB">
        <w:rPr>
          <w:b/>
          <w:bCs/>
        </w:rPr>
        <w:t>Material: Material ID for each entry.</w:t>
      </w:r>
    </w:p>
    <w:p w14:paraId="5B2727CF" w14:textId="77777777" w:rsidR="00B469BB" w:rsidRPr="00B469BB" w:rsidRDefault="00B469BB" w:rsidP="00B469BB">
      <w:pPr>
        <w:rPr>
          <w:b/>
          <w:bCs/>
        </w:rPr>
      </w:pPr>
      <w:proofErr w:type="spellStart"/>
      <w:r w:rsidRPr="00B469BB">
        <w:rPr>
          <w:b/>
          <w:bCs/>
        </w:rPr>
        <w:t>Phase_duration</w:t>
      </w:r>
      <w:proofErr w:type="spellEnd"/>
      <w:r w:rsidRPr="00B469BB">
        <w:rPr>
          <w:b/>
          <w:bCs/>
        </w:rPr>
        <w:t>: Duration of the production phase.</w:t>
      </w:r>
    </w:p>
    <w:p w14:paraId="082F07F2" w14:textId="77777777" w:rsidR="00B469BB" w:rsidRPr="00B469BB" w:rsidRDefault="00B469BB" w:rsidP="00B469BB">
      <w:pPr>
        <w:rPr>
          <w:b/>
          <w:bCs/>
        </w:rPr>
      </w:pPr>
      <w:proofErr w:type="spellStart"/>
      <w:r w:rsidRPr="00B469BB">
        <w:rPr>
          <w:b/>
          <w:bCs/>
        </w:rPr>
        <w:t>Phase_overrun</w:t>
      </w:r>
      <w:proofErr w:type="spellEnd"/>
      <w:r w:rsidRPr="00B469BB">
        <w:rPr>
          <w:b/>
          <w:bCs/>
        </w:rPr>
        <w:t>: Phase overrun value.</w:t>
      </w:r>
    </w:p>
    <w:p w14:paraId="0F5076EE" w14:textId="77777777" w:rsidR="00B469BB" w:rsidRPr="00B469BB" w:rsidRDefault="00B469BB" w:rsidP="00B469BB">
      <w:pPr>
        <w:rPr>
          <w:b/>
          <w:bCs/>
        </w:rPr>
      </w:pPr>
      <w:proofErr w:type="spellStart"/>
      <w:r w:rsidRPr="00B469BB">
        <w:rPr>
          <w:b/>
          <w:bCs/>
        </w:rPr>
        <w:t>Phase_start_delay</w:t>
      </w:r>
      <w:proofErr w:type="spellEnd"/>
      <w:r w:rsidRPr="00B469BB">
        <w:rPr>
          <w:b/>
          <w:bCs/>
        </w:rPr>
        <w:t>: Delay in starting the production phase.</w:t>
      </w:r>
    </w:p>
    <w:p w14:paraId="1CEF3BCA" w14:textId="77777777" w:rsidR="00B469BB" w:rsidRPr="00B469BB" w:rsidRDefault="00B469BB" w:rsidP="00B469BB">
      <w:pPr>
        <w:rPr>
          <w:b/>
          <w:bCs/>
        </w:rPr>
      </w:pPr>
      <w:proofErr w:type="spellStart"/>
      <w:r w:rsidRPr="00B469BB">
        <w:rPr>
          <w:b/>
          <w:bCs/>
        </w:rPr>
        <w:t>Flowrate_KGMIN</w:t>
      </w:r>
      <w:proofErr w:type="spellEnd"/>
      <w:r w:rsidRPr="00B469BB">
        <w:rPr>
          <w:b/>
          <w:bCs/>
        </w:rPr>
        <w:t>: Flow rate of ingredients.</w:t>
      </w:r>
    </w:p>
    <w:p w14:paraId="20D5781F" w14:textId="77777777" w:rsidR="00B469BB" w:rsidRPr="00B469BB" w:rsidRDefault="00B469BB" w:rsidP="00B469BB">
      <w:pPr>
        <w:rPr>
          <w:b/>
          <w:bCs/>
        </w:rPr>
      </w:pPr>
      <w:proofErr w:type="spellStart"/>
      <w:r w:rsidRPr="00B469BB">
        <w:rPr>
          <w:b/>
          <w:bCs/>
        </w:rPr>
        <w:t>Target_Phase_duration</w:t>
      </w:r>
      <w:proofErr w:type="spellEnd"/>
      <w:r w:rsidRPr="00B469BB">
        <w:rPr>
          <w:b/>
          <w:bCs/>
        </w:rPr>
        <w:t>: Target duration of the production phase.</w:t>
      </w:r>
    </w:p>
    <w:p w14:paraId="7017BD73" w14:textId="386DF888" w:rsidR="00B469BB" w:rsidRPr="00B469BB" w:rsidRDefault="00B469BB" w:rsidP="00B469BB">
      <w:pPr>
        <w:rPr>
          <w:b/>
          <w:bCs/>
        </w:rPr>
      </w:pPr>
      <w:proofErr w:type="spellStart"/>
      <w:r w:rsidRPr="00B469BB">
        <w:rPr>
          <w:b/>
          <w:bCs/>
        </w:rPr>
        <w:lastRenderedPageBreak/>
        <w:t>Target_Flowrate</w:t>
      </w:r>
      <w:proofErr w:type="spellEnd"/>
      <w:r w:rsidRPr="00B469BB">
        <w:rPr>
          <w:b/>
          <w:bCs/>
        </w:rPr>
        <w:t>: Target flow rate of ingredients.</w:t>
      </w:r>
    </w:p>
    <w:p w14:paraId="7F0DB810" w14:textId="4C5B43A2" w:rsidR="00B469BB" w:rsidRDefault="00B469BB" w:rsidP="00B469BB"/>
    <w:p w14:paraId="643E8793" w14:textId="4DE3F78E" w:rsidR="00B469BB" w:rsidRDefault="00B469BB" w:rsidP="00B469BB"/>
    <w:p w14:paraId="3D9CE4AB" w14:textId="77777777" w:rsidR="00B469BB" w:rsidRPr="00B469BB" w:rsidRDefault="00B469BB" w:rsidP="00B469BB"/>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13"/>
      <w:footerReference w:type="default" r:id="rId14"/>
      <w:footerReference w:type="first" r:id="rId15"/>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4B597" w14:textId="77777777" w:rsidR="00A35855" w:rsidRDefault="00A35855" w:rsidP="00101B64">
      <w:pPr>
        <w:spacing w:after="0" w:line="240" w:lineRule="auto"/>
      </w:pPr>
      <w:r>
        <w:separator/>
      </w:r>
    </w:p>
  </w:endnote>
  <w:endnote w:type="continuationSeparator" w:id="0">
    <w:p w14:paraId="6A58E406" w14:textId="77777777" w:rsidR="00A35855" w:rsidRDefault="00A35855"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9264"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5"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60288"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6" type="#_x0000_t202" alt="Classified - Confidential" style="position:absolute;margin-left:0;margin-top:0;width:34.95pt;height:34.9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7"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1D1B1" w14:textId="77777777" w:rsidR="00A35855" w:rsidRDefault="00A35855" w:rsidP="00101B64">
      <w:pPr>
        <w:spacing w:after="0" w:line="240" w:lineRule="auto"/>
      </w:pPr>
      <w:r>
        <w:separator/>
      </w:r>
    </w:p>
  </w:footnote>
  <w:footnote w:type="continuationSeparator" w:id="0">
    <w:p w14:paraId="77AAE3F0" w14:textId="77777777" w:rsidR="00A35855" w:rsidRDefault="00A35855"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26234"/>
    <w:multiLevelType w:val="hybridMultilevel"/>
    <w:tmpl w:val="FE7096E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B02368"/>
    <w:multiLevelType w:val="hybridMultilevel"/>
    <w:tmpl w:val="12522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1AC018F"/>
    <w:multiLevelType w:val="hybridMultilevel"/>
    <w:tmpl w:val="D3FCF992"/>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8" w15:restartNumberingAfterBreak="0">
    <w:nsid w:val="236F1AD1"/>
    <w:multiLevelType w:val="hybridMultilevel"/>
    <w:tmpl w:val="636ED8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9A5562B"/>
    <w:multiLevelType w:val="hybridMultilevel"/>
    <w:tmpl w:val="DB1E9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6"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8"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9"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5E60420"/>
    <w:multiLevelType w:val="hybridMultilevel"/>
    <w:tmpl w:val="7AF0CB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30"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1"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4"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7"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8"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7F3310C"/>
    <w:multiLevelType w:val="hybridMultilevel"/>
    <w:tmpl w:val="CD8ACA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41" w15:restartNumberingAfterBreak="0">
    <w:nsid w:val="6E3E096E"/>
    <w:multiLevelType w:val="hybridMultilevel"/>
    <w:tmpl w:val="F676AF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287FD5"/>
    <w:multiLevelType w:val="hybridMultilevel"/>
    <w:tmpl w:val="D668C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4"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6"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7" w15:restartNumberingAfterBreak="0">
    <w:nsid w:val="7D8A5911"/>
    <w:multiLevelType w:val="multilevel"/>
    <w:tmpl w:val="89E6DF14"/>
    <w:lvl w:ilvl="0">
      <w:start w:val="1"/>
      <w:numFmt w:val="decimal"/>
      <w:lvlText w:val="%1."/>
      <w:lvlJc w:val="left"/>
      <w:pPr>
        <w:ind w:left="720" w:hanging="360"/>
      </w:pPr>
      <w:rPr>
        <w:rFonts w:hint="default"/>
      </w:rPr>
    </w:lvl>
    <w:lvl w:ilvl="1">
      <w:start w:val="1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606929892">
    <w:abstractNumId w:val="35"/>
  </w:num>
  <w:num w:numId="2" w16cid:durableId="1085036454">
    <w:abstractNumId w:val="31"/>
  </w:num>
  <w:num w:numId="3" w16cid:durableId="1175194290">
    <w:abstractNumId w:val="11"/>
  </w:num>
  <w:num w:numId="4" w16cid:durableId="635256007">
    <w:abstractNumId w:val="34"/>
  </w:num>
  <w:num w:numId="5" w16cid:durableId="1844935325">
    <w:abstractNumId w:val="5"/>
  </w:num>
  <w:num w:numId="6" w16cid:durableId="802121147">
    <w:abstractNumId w:val="43"/>
  </w:num>
  <w:num w:numId="7" w16cid:durableId="1529879772">
    <w:abstractNumId w:val="33"/>
  </w:num>
  <w:num w:numId="8" w16cid:durableId="1989899436">
    <w:abstractNumId w:val="37"/>
  </w:num>
  <w:num w:numId="9" w16cid:durableId="1600336100">
    <w:abstractNumId w:val="29"/>
  </w:num>
  <w:num w:numId="10" w16cid:durableId="1080173199">
    <w:abstractNumId w:val="46"/>
  </w:num>
  <w:num w:numId="11" w16cid:durableId="983855132">
    <w:abstractNumId w:val="17"/>
  </w:num>
  <w:num w:numId="12" w16cid:durableId="1026717344">
    <w:abstractNumId w:val="21"/>
  </w:num>
  <w:num w:numId="13" w16cid:durableId="772556273">
    <w:abstractNumId w:val="40"/>
  </w:num>
  <w:num w:numId="14" w16cid:durableId="230778674">
    <w:abstractNumId w:val="12"/>
  </w:num>
  <w:num w:numId="15" w16cid:durableId="1301691306">
    <w:abstractNumId w:val="19"/>
  </w:num>
  <w:num w:numId="16" w16cid:durableId="135222788">
    <w:abstractNumId w:val="15"/>
  </w:num>
  <w:num w:numId="17" w16cid:durableId="1019311086">
    <w:abstractNumId w:val="30"/>
  </w:num>
  <w:num w:numId="18" w16cid:durableId="1879513021">
    <w:abstractNumId w:val="32"/>
  </w:num>
  <w:num w:numId="19" w16cid:durableId="2013601324">
    <w:abstractNumId w:val="27"/>
  </w:num>
  <w:num w:numId="20" w16cid:durableId="765925091">
    <w:abstractNumId w:val="20"/>
  </w:num>
  <w:num w:numId="21" w16cid:durableId="1339696300">
    <w:abstractNumId w:val="3"/>
  </w:num>
  <w:num w:numId="22" w16cid:durableId="1282765503">
    <w:abstractNumId w:val="28"/>
  </w:num>
  <w:num w:numId="23" w16cid:durableId="961106589">
    <w:abstractNumId w:val="2"/>
  </w:num>
  <w:num w:numId="24" w16cid:durableId="480511347">
    <w:abstractNumId w:val="25"/>
  </w:num>
  <w:num w:numId="25" w16cid:durableId="1850758502">
    <w:abstractNumId w:val="44"/>
  </w:num>
  <w:num w:numId="26" w16cid:durableId="1880434004">
    <w:abstractNumId w:val="26"/>
  </w:num>
  <w:num w:numId="27" w16cid:durableId="2053918405">
    <w:abstractNumId w:val="13"/>
  </w:num>
  <w:num w:numId="28" w16cid:durableId="922299700">
    <w:abstractNumId w:val="38"/>
  </w:num>
  <w:num w:numId="29" w16cid:durableId="827675464">
    <w:abstractNumId w:val="24"/>
  </w:num>
  <w:num w:numId="30" w16cid:durableId="1296833677">
    <w:abstractNumId w:val="1"/>
  </w:num>
  <w:num w:numId="31" w16cid:durableId="1362589254">
    <w:abstractNumId w:val="9"/>
  </w:num>
  <w:num w:numId="32" w16cid:durableId="788743406">
    <w:abstractNumId w:val="16"/>
  </w:num>
  <w:num w:numId="33" w16cid:durableId="1621956102">
    <w:abstractNumId w:val="10"/>
  </w:num>
  <w:num w:numId="34" w16cid:durableId="1995406339">
    <w:abstractNumId w:val="36"/>
  </w:num>
  <w:num w:numId="35" w16cid:durableId="2123986301">
    <w:abstractNumId w:val="6"/>
  </w:num>
  <w:num w:numId="36" w16cid:durableId="1789153700">
    <w:abstractNumId w:val="23"/>
  </w:num>
  <w:num w:numId="37" w16cid:durableId="1892115261">
    <w:abstractNumId w:val="45"/>
  </w:num>
  <w:num w:numId="38" w16cid:durableId="1413819087">
    <w:abstractNumId w:val="18"/>
  </w:num>
  <w:num w:numId="39" w16cid:durableId="2114132136">
    <w:abstractNumId w:val="7"/>
  </w:num>
  <w:num w:numId="40" w16cid:durableId="520053601">
    <w:abstractNumId w:val="22"/>
  </w:num>
  <w:num w:numId="41" w16cid:durableId="1030835025">
    <w:abstractNumId w:val="42"/>
  </w:num>
  <w:num w:numId="42" w16cid:durableId="791246518">
    <w:abstractNumId w:val="41"/>
  </w:num>
  <w:num w:numId="43" w16cid:durableId="2630206">
    <w:abstractNumId w:val="8"/>
  </w:num>
  <w:num w:numId="44" w16cid:durableId="1847865122">
    <w:abstractNumId w:val="4"/>
  </w:num>
  <w:num w:numId="45" w16cid:durableId="1592470192">
    <w:abstractNumId w:val="14"/>
  </w:num>
  <w:num w:numId="46" w16cid:durableId="2087260975">
    <w:abstractNumId w:val="47"/>
  </w:num>
  <w:num w:numId="47" w16cid:durableId="1434278889">
    <w:abstractNumId w:val="0"/>
  </w:num>
  <w:num w:numId="48" w16cid:durableId="407338788">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47758"/>
    <w:rsid w:val="000503A5"/>
    <w:rsid w:val="00053DF1"/>
    <w:rsid w:val="000544D8"/>
    <w:rsid w:val="0005502D"/>
    <w:rsid w:val="00056D03"/>
    <w:rsid w:val="00057372"/>
    <w:rsid w:val="00057642"/>
    <w:rsid w:val="00060C90"/>
    <w:rsid w:val="00060F5F"/>
    <w:rsid w:val="000623AC"/>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0A0"/>
    <w:rsid w:val="000E027F"/>
    <w:rsid w:val="000E2634"/>
    <w:rsid w:val="000E267C"/>
    <w:rsid w:val="000E4971"/>
    <w:rsid w:val="000E4DA2"/>
    <w:rsid w:val="000E51FE"/>
    <w:rsid w:val="000E559F"/>
    <w:rsid w:val="000E6B17"/>
    <w:rsid w:val="000E6C84"/>
    <w:rsid w:val="000F01A6"/>
    <w:rsid w:val="000F359B"/>
    <w:rsid w:val="000F62F9"/>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440E"/>
    <w:rsid w:val="001B5F7F"/>
    <w:rsid w:val="001B794C"/>
    <w:rsid w:val="001B7B86"/>
    <w:rsid w:val="001B7CBA"/>
    <w:rsid w:val="001C3EFA"/>
    <w:rsid w:val="001C488C"/>
    <w:rsid w:val="001C5E7D"/>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25D"/>
    <w:rsid w:val="00213170"/>
    <w:rsid w:val="00214F28"/>
    <w:rsid w:val="002208B9"/>
    <w:rsid w:val="00222530"/>
    <w:rsid w:val="0022642E"/>
    <w:rsid w:val="00226FCE"/>
    <w:rsid w:val="0022730A"/>
    <w:rsid w:val="002278A0"/>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09F"/>
    <w:rsid w:val="002917B6"/>
    <w:rsid w:val="00293DDB"/>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0C76"/>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3080"/>
    <w:rsid w:val="00344348"/>
    <w:rsid w:val="00344409"/>
    <w:rsid w:val="00345A36"/>
    <w:rsid w:val="00345C40"/>
    <w:rsid w:val="0034639A"/>
    <w:rsid w:val="003464EE"/>
    <w:rsid w:val="00350B3F"/>
    <w:rsid w:val="0035211C"/>
    <w:rsid w:val="00353534"/>
    <w:rsid w:val="00353A5B"/>
    <w:rsid w:val="00353DC9"/>
    <w:rsid w:val="00355583"/>
    <w:rsid w:val="00355D7D"/>
    <w:rsid w:val="00355E5A"/>
    <w:rsid w:val="0035761D"/>
    <w:rsid w:val="003600A7"/>
    <w:rsid w:val="003605A2"/>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6D9F"/>
    <w:rsid w:val="00387B56"/>
    <w:rsid w:val="003900DC"/>
    <w:rsid w:val="0039036E"/>
    <w:rsid w:val="00393966"/>
    <w:rsid w:val="00393AE3"/>
    <w:rsid w:val="003940FD"/>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87F"/>
    <w:rsid w:val="003B2B41"/>
    <w:rsid w:val="003B2BDE"/>
    <w:rsid w:val="003B2EFD"/>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0628B"/>
    <w:rsid w:val="00410166"/>
    <w:rsid w:val="00411956"/>
    <w:rsid w:val="00412797"/>
    <w:rsid w:val="00414058"/>
    <w:rsid w:val="0041524C"/>
    <w:rsid w:val="00415E3E"/>
    <w:rsid w:val="00416336"/>
    <w:rsid w:val="0041693D"/>
    <w:rsid w:val="00416C83"/>
    <w:rsid w:val="00416C8C"/>
    <w:rsid w:val="00417632"/>
    <w:rsid w:val="00417BDD"/>
    <w:rsid w:val="0042087C"/>
    <w:rsid w:val="00420BCA"/>
    <w:rsid w:val="00420EAD"/>
    <w:rsid w:val="00422573"/>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21D4"/>
    <w:rsid w:val="005E22B1"/>
    <w:rsid w:val="005E2923"/>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133EA"/>
    <w:rsid w:val="00620086"/>
    <w:rsid w:val="00621577"/>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5039"/>
    <w:rsid w:val="006C5286"/>
    <w:rsid w:val="006C5446"/>
    <w:rsid w:val="006C573F"/>
    <w:rsid w:val="006C5F08"/>
    <w:rsid w:val="006C603B"/>
    <w:rsid w:val="006C66BA"/>
    <w:rsid w:val="006D08D9"/>
    <w:rsid w:val="006D174E"/>
    <w:rsid w:val="006D1E24"/>
    <w:rsid w:val="006D5566"/>
    <w:rsid w:val="006D6107"/>
    <w:rsid w:val="006D61A7"/>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50E"/>
    <w:rsid w:val="007007F6"/>
    <w:rsid w:val="00700E95"/>
    <w:rsid w:val="007017FB"/>
    <w:rsid w:val="00701E76"/>
    <w:rsid w:val="00703A89"/>
    <w:rsid w:val="007048FC"/>
    <w:rsid w:val="00704A1C"/>
    <w:rsid w:val="00704C14"/>
    <w:rsid w:val="00704EE6"/>
    <w:rsid w:val="0070625B"/>
    <w:rsid w:val="007069B1"/>
    <w:rsid w:val="00710071"/>
    <w:rsid w:val="007106E9"/>
    <w:rsid w:val="007107A0"/>
    <w:rsid w:val="0071239E"/>
    <w:rsid w:val="00714903"/>
    <w:rsid w:val="007207F0"/>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32E7"/>
    <w:rsid w:val="00764590"/>
    <w:rsid w:val="007660C8"/>
    <w:rsid w:val="00766467"/>
    <w:rsid w:val="00767C16"/>
    <w:rsid w:val="007705F0"/>
    <w:rsid w:val="007715ED"/>
    <w:rsid w:val="007717E4"/>
    <w:rsid w:val="00775B17"/>
    <w:rsid w:val="00776EED"/>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A6D7E"/>
    <w:rsid w:val="007B0FB7"/>
    <w:rsid w:val="007B27E2"/>
    <w:rsid w:val="007B3922"/>
    <w:rsid w:val="007B3C6D"/>
    <w:rsid w:val="007B52AB"/>
    <w:rsid w:val="007B6516"/>
    <w:rsid w:val="007C0FB9"/>
    <w:rsid w:val="007C105B"/>
    <w:rsid w:val="007C26D8"/>
    <w:rsid w:val="007C31F1"/>
    <w:rsid w:val="007C4053"/>
    <w:rsid w:val="007C4073"/>
    <w:rsid w:val="007D0599"/>
    <w:rsid w:val="007D07BD"/>
    <w:rsid w:val="007D0F6B"/>
    <w:rsid w:val="007D1CA9"/>
    <w:rsid w:val="007D3352"/>
    <w:rsid w:val="007D4253"/>
    <w:rsid w:val="007D5460"/>
    <w:rsid w:val="007D6847"/>
    <w:rsid w:val="007D6CA9"/>
    <w:rsid w:val="007E178F"/>
    <w:rsid w:val="007E1D56"/>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477D"/>
    <w:rsid w:val="008C5D7F"/>
    <w:rsid w:val="008C7353"/>
    <w:rsid w:val="008D0799"/>
    <w:rsid w:val="008D3126"/>
    <w:rsid w:val="008D7CE6"/>
    <w:rsid w:val="008E114D"/>
    <w:rsid w:val="008E27A8"/>
    <w:rsid w:val="008E2D67"/>
    <w:rsid w:val="008E4FD2"/>
    <w:rsid w:val="008F0583"/>
    <w:rsid w:val="008F08D2"/>
    <w:rsid w:val="008F1D9B"/>
    <w:rsid w:val="008F24A1"/>
    <w:rsid w:val="008F3EBB"/>
    <w:rsid w:val="008F52FC"/>
    <w:rsid w:val="008F5673"/>
    <w:rsid w:val="00900B60"/>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404BC"/>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69AE"/>
    <w:rsid w:val="009770FE"/>
    <w:rsid w:val="00977B89"/>
    <w:rsid w:val="00980152"/>
    <w:rsid w:val="00981105"/>
    <w:rsid w:val="0098335A"/>
    <w:rsid w:val="009843A8"/>
    <w:rsid w:val="00985639"/>
    <w:rsid w:val="00986BA4"/>
    <w:rsid w:val="00987322"/>
    <w:rsid w:val="00990CF3"/>
    <w:rsid w:val="009910BE"/>
    <w:rsid w:val="009917E3"/>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855"/>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432E"/>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2C99"/>
    <w:rsid w:val="00AD2E16"/>
    <w:rsid w:val="00AD37C9"/>
    <w:rsid w:val="00AD74C5"/>
    <w:rsid w:val="00AE13B0"/>
    <w:rsid w:val="00AE20F3"/>
    <w:rsid w:val="00AE217B"/>
    <w:rsid w:val="00AE5744"/>
    <w:rsid w:val="00AE580D"/>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C"/>
    <w:rsid w:val="00B13364"/>
    <w:rsid w:val="00B14595"/>
    <w:rsid w:val="00B1674A"/>
    <w:rsid w:val="00B20048"/>
    <w:rsid w:val="00B219D4"/>
    <w:rsid w:val="00B25707"/>
    <w:rsid w:val="00B2601F"/>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69BB"/>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EE4"/>
    <w:rsid w:val="00BA6F0F"/>
    <w:rsid w:val="00BB02D5"/>
    <w:rsid w:val="00BB2AC1"/>
    <w:rsid w:val="00BC0C6F"/>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D94"/>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871F7"/>
    <w:rsid w:val="00C9093E"/>
    <w:rsid w:val="00C91A0C"/>
    <w:rsid w:val="00C9599C"/>
    <w:rsid w:val="00C976B8"/>
    <w:rsid w:val="00CA2105"/>
    <w:rsid w:val="00CA405A"/>
    <w:rsid w:val="00CA5637"/>
    <w:rsid w:val="00CA589D"/>
    <w:rsid w:val="00CA7B9F"/>
    <w:rsid w:val="00CB03C8"/>
    <w:rsid w:val="00CB1AD1"/>
    <w:rsid w:val="00CB1B35"/>
    <w:rsid w:val="00CB21C7"/>
    <w:rsid w:val="00CB37A2"/>
    <w:rsid w:val="00CB535A"/>
    <w:rsid w:val="00CB6BE2"/>
    <w:rsid w:val="00CB7735"/>
    <w:rsid w:val="00CC07B4"/>
    <w:rsid w:val="00CC0CF8"/>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E13DB"/>
    <w:rsid w:val="00CE257A"/>
    <w:rsid w:val="00CE25B8"/>
    <w:rsid w:val="00CE424B"/>
    <w:rsid w:val="00CE5AC5"/>
    <w:rsid w:val="00CE7397"/>
    <w:rsid w:val="00CE7DCC"/>
    <w:rsid w:val="00CF1679"/>
    <w:rsid w:val="00CF267D"/>
    <w:rsid w:val="00CF2F2A"/>
    <w:rsid w:val="00D015DB"/>
    <w:rsid w:val="00D030E4"/>
    <w:rsid w:val="00D046B8"/>
    <w:rsid w:val="00D05BBB"/>
    <w:rsid w:val="00D10DA3"/>
    <w:rsid w:val="00D10FA6"/>
    <w:rsid w:val="00D113C3"/>
    <w:rsid w:val="00D14990"/>
    <w:rsid w:val="00D1576B"/>
    <w:rsid w:val="00D15889"/>
    <w:rsid w:val="00D15C9A"/>
    <w:rsid w:val="00D16EBA"/>
    <w:rsid w:val="00D171CE"/>
    <w:rsid w:val="00D175D3"/>
    <w:rsid w:val="00D203EC"/>
    <w:rsid w:val="00D204AE"/>
    <w:rsid w:val="00D2264E"/>
    <w:rsid w:val="00D23094"/>
    <w:rsid w:val="00D24BBB"/>
    <w:rsid w:val="00D301D3"/>
    <w:rsid w:val="00D30AD5"/>
    <w:rsid w:val="00D3136D"/>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39E3"/>
    <w:rsid w:val="00D47421"/>
    <w:rsid w:val="00D51DFD"/>
    <w:rsid w:val="00D51EC3"/>
    <w:rsid w:val="00D53728"/>
    <w:rsid w:val="00D54F1A"/>
    <w:rsid w:val="00D55DA1"/>
    <w:rsid w:val="00D56BC7"/>
    <w:rsid w:val="00D60C38"/>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1E1D"/>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2867"/>
    <w:rsid w:val="00E244FC"/>
    <w:rsid w:val="00E24E98"/>
    <w:rsid w:val="00E25C3C"/>
    <w:rsid w:val="00E26586"/>
    <w:rsid w:val="00E26CEC"/>
    <w:rsid w:val="00E27891"/>
    <w:rsid w:val="00E3025A"/>
    <w:rsid w:val="00E30885"/>
    <w:rsid w:val="00E344D7"/>
    <w:rsid w:val="00E35180"/>
    <w:rsid w:val="00E36609"/>
    <w:rsid w:val="00E40914"/>
    <w:rsid w:val="00E4122C"/>
    <w:rsid w:val="00E41E1D"/>
    <w:rsid w:val="00E41E68"/>
    <w:rsid w:val="00E42DBF"/>
    <w:rsid w:val="00E458A9"/>
    <w:rsid w:val="00E462FC"/>
    <w:rsid w:val="00E46E3E"/>
    <w:rsid w:val="00E47C54"/>
    <w:rsid w:val="00E500CB"/>
    <w:rsid w:val="00E507E4"/>
    <w:rsid w:val="00E52FBE"/>
    <w:rsid w:val="00E545B3"/>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A120D"/>
    <w:rsid w:val="00EA415F"/>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6A84"/>
    <w:rsid w:val="00ED6F66"/>
    <w:rsid w:val="00EE0555"/>
    <w:rsid w:val="00EE0794"/>
    <w:rsid w:val="00EE14FD"/>
    <w:rsid w:val="00EE1B7C"/>
    <w:rsid w:val="00EE2541"/>
    <w:rsid w:val="00EE285E"/>
    <w:rsid w:val="00EE2903"/>
    <w:rsid w:val="00EE36F1"/>
    <w:rsid w:val="00EE4691"/>
    <w:rsid w:val="00EE495E"/>
    <w:rsid w:val="00EE53A3"/>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69B"/>
    <w:rsid w:val="00F94ACF"/>
    <w:rsid w:val="00F959F7"/>
    <w:rsid w:val="00F95E54"/>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20B4"/>
    <w:rsid w:val="00FE37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718492">
      <w:bodyDiv w:val="1"/>
      <w:marLeft w:val="0"/>
      <w:marRight w:val="0"/>
      <w:marTop w:val="0"/>
      <w:marBottom w:val="0"/>
      <w:divBdr>
        <w:top w:val="none" w:sz="0" w:space="0" w:color="auto"/>
        <w:left w:val="none" w:sz="0" w:space="0" w:color="auto"/>
        <w:bottom w:val="none" w:sz="0" w:space="0" w:color="auto"/>
        <w:right w:val="none" w:sz="0" w:space="0" w:color="auto"/>
      </w:divBdr>
    </w:div>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01956459">
      <w:bodyDiv w:val="1"/>
      <w:marLeft w:val="0"/>
      <w:marRight w:val="0"/>
      <w:marTop w:val="0"/>
      <w:marBottom w:val="0"/>
      <w:divBdr>
        <w:top w:val="none" w:sz="0" w:space="0" w:color="auto"/>
        <w:left w:val="none" w:sz="0" w:space="0" w:color="auto"/>
        <w:bottom w:val="none" w:sz="0" w:space="0" w:color="auto"/>
        <w:right w:val="none" w:sz="0" w:space="0" w:color="auto"/>
      </w:divBdr>
    </w:div>
    <w:div w:id="1394693034">
      <w:bodyDiv w:val="1"/>
      <w:marLeft w:val="0"/>
      <w:marRight w:val="0"/>
      <w:marTop w:val="0"/>
      <w:marBottom w:val="0"/>
      <w:divBdr>
        <w:top w:val="none" w:sz="0" w:space="0" w:color="auto"/>
        <w:left w:val="none" w:sz="0" w:space="0" w:color="auto"/>
        <w:bottom w:val="none" w:sz="0" w:space="0" w:color="auto"/>
        <w:right w:val="none" w:sz="0" w:space="0" w:color="auto"/>
      </w:divBdr>
    </w:div>
    <w:div w:id="1866670375">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https://ars.els-cdn.com/content/image/1-s2.0-S036083522030485X-gr10.jp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234</TotalTime>
  <Pages>26</Pages>
  <Words>8039</Words>
  <Characters>45824</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Michelle Conway</cp:lastModifiedBy>
  <cp:revision>23</cp:revision>
  <dcterms:created xsi:type="dcterms:W3CDTF">2023-08-19T14:05:00Z</dcterms:created>
  <dcterms:modified xsi:type="dcterms:W3CDTF">2023-08-1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70Q8DT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